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2B27" w:rsidRDefault="00A43B6B" w:rsidP="00437E2B">
      <w:r w:rsidRPr="00A43B6B">
        <w:rPr>
          <w:shd w:val="clear" w:color="auto" w:fill="FFFFFF"/>
        </w:rPr>
        <w:t>Referee expertise:</w:t>
      </w:r>
    </w:p>
    <w:p w:rsidR="00323690" w:rsidRDefault="00A43B6B" w:rsidP="00437E2B">
      <w:pPr>
        <w:rPr>
          <w:shd w:val="clear" w:color="auto" w:fill="FFFFFF"/>
        </w:rPr>
      </w:pPr>
      <w:r w:rsidRPr="00A43B6B">
        <w:rPr>
          <w:shd w:val="clear" w:color="auto" w:fill="FFFFFF"/>
        </w:rPr>
        <w:t>Referee #1: GTPases</w:t>
      </w:r>
      <w:r w:rsidR="00C275B6">
        <w:rPr>
          <w:shd w:val="clear" w:color="auto" w:fill="FFFFFF"/>
        </w:rPr>
        <w:t xml:space="preserve"> –</w:t>
      </w:r>
      <w:r w:rsidR="00E34F31">
        <w:rPr>
          <w:shd w:val="clear" w:color="auto" w:fill="FFFFFF"/>
        </w:rPr>
        <w:t xml:space="preserve"> </w:t>
      </w:r>
      <w:r w:rsidR="00E34F31" w:rsidRPr="00E34F31">
        <w:rPr>
          <w:color w:val="7030A0"/>
          <w:shd w:val="clear" w:color="auto" w:fill="FFFFFF"/>
        </w:rPr>
        <w:t>This reviewer is very positive</w:t>
      </w:r>
      <w:r w:rsidR="00E34F31">
        <w:rPr>
          <w:color w:val="7030A0"/>
          <w:shd w:val="clear" w:color="auto" w:fill="FFFFFF"/>
        </w:rPr>
        <w:t xml:space="preserve"> and </w:t>
      </w:r>
      <w:proofErr w:type="gramStart"/>
      <w:r w:rsidR="00E34F31">
        <w:rPr>
          <w:color w:val="7030A0"/>
          <w:shd w:val="clear" w:color="auto" w:fill="FFFFFF"/>
        </w:rPr>
        <w:t>constructive</w:t>
      </w:r>
      <w:proofErr w:type="gramEnd"/>
      <w:r w:rsidR="00E34F31" w:rsidRPr="00E34F31">
        <w:rPr>
          <w:color w:val="7030A0"/>
          <w:shd w:val="clear" w:color="auto" w:fill="FFFFFF"/>
        </w:rPr>
        <w:t xml:space="preserve"> and I want to give them all they asked for.</w:t>
      </w:r>
    </w:p>
    <w:p w:rsidR="00323690" w:rsidRPr="00323690" w:rsidRDefault="00323690" w:rsidP="00437E2B">
      <w:pPr>
        <w:rPr>
          <w:color w:val="00B0F0"/>
        </w:rPr>
      </w:pPr>
      <w:r w:rsidRPr="00323690">
        <w:rPr>
          <w:color w:val="00B0F0"/>
        </w:rPr>
        <w:t>On our side; a</w:t>
      </w:r>
      <w:r w:rsidR="00B326D8">
        <w:rPr>
          <w:color w:val="00B0F0"/>
        </w:rPr>
        <w:t>ll</w:t>
      </w:r>
      <w:r w:rsidRPr="00323690">
        <w:rPr>
          <w:color w:val="00B0F0"/>
        </w:rPr>
        <w:t xml:space="preserve"> comments can be addressed with plotting existing data and adding </w:t>
      </w:r>
      <w:r w:rsidR="00E37C77">
        <w:rPr>
          <w:color w:val="00B0F0"/>
        </w:rPr>
        <w:t xml:space="preserve">supplementary </w:t>
      </w:r>
      <w:r w:rsidRPr="00323690">
        <w:rPr>
          <w:color w:val="00B0F0"/>
        </w:rPr>
        <w:t>discussion.</w:t>
      </w:r>
    </w:p>
    <w:p w:rsidR="00437E2B" w:rsidRDefault="00437E2B" w:rsidP="00437E2B"/>
    <w:p w:rsidR="009A2BF1" w:rsidRDefault="00A43B6B" w:rsidP="00437E2B">
      <w:pPr>
        <w:rPr>
          <w:shd w:val="clear" w:color="auto" w:fill="FFFFFF"/>
        </w:rPr>
      </w:pPr>
      <w:r w:rsidRPr="00A43B6B">
        <w:rPr>
          <w:shd w:val="clear" w:color="auto" w:fill="FFFFFF"/>
        </w:rPr>
        <w:t>Referee #2: NMR</w:t>
      </w:r>
    </w:p>
    <w:p w:rsidR="00166BFC" w:rsidRDefault="009A2BF1" w:rsidP="00437E2B">
      <w:pPr>
        <w:rPr>
          <w:color w:val="00B0F0"/>
        </w:rPr>
      </w:pPr>
      <w:r w:rsidRPr="00166BFC">
        <w:rPr>
          <w:color w:val="00B0F0"/>
        </w:rPr>
        <w:t xml:space="preserve">Says publishable but wants </w:t>
      </w:r>
      <w:r w:rsidR="00CF75C9">
        <w:rPr>
          <w:color w:val="00B0F0"/>
        </w:rPr>
        <w:t>(in addition to lots of extra discussion):</w:t>
      </w:r>
    </w:p>
    <w:p w:rsidR="00166BFC" w:rsidRPr="00C275B6" w:rsidRDefault="00166BFC" w:rsidP="00437E2B">
      <w:pPr>
        <w:rPr>
          <w:color w:val="FF0000"/>
        </w:rPr>
      </w:pPr>
      <w:r w:rsidRPr="001A225C">
        <w:rPr>
          <w:color w:val="FF0000"/>
        </w:rPr>
        <w:t xml:space="preserve">- </w:t>
      </w:r>
      <w:r w:rsidR="009A2BF1" w:rsidRPr="001A225C">
        <w:rPr>
          <w:color w:val="FF0000"/>
        </w:rPr>
        <w:t xml:space="preserve">test of model </w:t>
      </w:r>
      <w:r w:rsidR="00C275B6">
        <w:rPr>
          <w:color w:val="FF0000"/>
        </w:rPr>
        <w:t xml:space="preserve">- </w:t>
      </w:r>
      <w:r w:rsidR="00C275B6">
        <w:rPr>
          <w:color w:val="7030A0"/>
        </w:rPr>
        <w:t>W</w:t>
      </w:r>
      <w:r w:rsidR="00C275B6" w:rsidRPr="001B3084">
        <w:rPr>
          <w:color w:val="7030A0"/>
        </w:rPr>
        <w:t>e can easily do</w:t>
      </w:r>
      <w:r w:rsidR="00C275B6">
        <w:rPr>
          <w:color w:val="7030A0"/>
        </w:rPr>
        <w:t xml:space="preserve"> all</w:t>
      </w:r>
      <w:r w:rsidR="00C275B6" w:rsidRPr="001B3084">
        <w:rPr>
          <w:color w:val="7030A0"/>
        </w:rPr>
        <w:t xml:space="preserve"> </w:t>
      </w:r>
      <w:proofErr w:type="gramStart"/>
      <w:r w:rsidR="00C275B6" w:rsidRPr="001B3084">
        <w:rPr>
          <w:color w:val="7030A0"/>
        </w:rPr>
        <w:t>this</w:t>
      </w:r>
      <w:proofErr w:type="gramEnd"/>
      <w:r w:rsidR="00C275B6" w:rsidRPr="001B3084">
        <w:rPr>
          <w:color w:val="7030A0"/>
        </w:rPr>
        <w:t xml:space="preserve"> but it will take ~ 1 year</w:t>
      </w:r>
      <w:r w:rsidR="00C275B6">
        <w:rPr>
          <w:color w:val="7030A0"/>
        </w:rPr>
        <w:t xml:space="preserve"> (most optimistic</w:t>
      </w:r>
      <w:r w:rsidR="00E34F31">
        <w:rPr>
          <w:color w:val="7030A0"/>
        </w:rPr>
        <w:t xml:space="preserve"> theoretical</w:t>
      </w:r>
      <w:r w:rsidR="00C275B6">
        <w:rPr>
          <w:color w:val="7030A0"/>
        </w:rPr>
        <w:t xml:space="preserve"> timeline is 6 months, but I would say no way to get it </w:t>
      </w:r>
      <w:r w:rsidR="00E34F31">
        <w:rPr>
          <w:color w:val="7030A0"/>
        </w:rPr>
        <w:t xml:space="preserve">all together in </w:t>
      </w:r>
      <w:r w:rsidR="00C275B6">
        <w:rPr>
          <w:color w:val="7030A0"/>
        </w:rPr>
        <w:t>under a year)</w:t>
      </w:r>
    </w:p>
    <w:p w:rsidR="00166BFC" w:rsidRPr="001A225C" w:rsidRDefault="00166BFC" w:rsidP="00437E2B">
      <w:pPr>
        <w:rPr>
          <w:color w:val="FF0000"/>
        </w:rPr>
      </w:pPr>
      <w:r w:rsidRPr="001A225C">
        <w:rPr>
          <w:color w:val="FF0000"/>
        </w:rPr>
        <w:t>- more detailed enzymology (at least analysis)</w:t>
      </w:r>
    </w:p>
    <w:p w:rsidR="00437E2B" w:rsidRDefault="00166BFC" w:rsidP="00437E2B">
      <w:pPr>
        <w:rPr>
          <w:color w:val="FF0000"/>
        </w:rPr>
      </w:pPr>
      <w:r w:rsidRPr="001A225C">
        <w:rPr>
          <w:color w:val="FF0000"/>
        </w:rPr>
        <w:t>- binding assays</w:t>
      </w:r>
    </w:p>
    <w:p w:rsidR="00437E2B" w:rsidRDefault="00437E2B" w:rsidP="00437E2B">
      <w:pPr>
        <w:rPr>
          <w:color w:val="FF0000"/>
        </w:rPr>
      </w:pPr>
    </w:p>
    <w:p w:rsidR="00437E2B" w:rsidRDefault="00A43B6B" w:rsidP="00437E2B">
      <w:r w:rsidRPr="00A43B6B">
        <w:rPr>
          <w:shd w:val="clear" w:color="auto" w:fill="FFFFFF"/>
        </w:rPr>
        <w:t>Referee #3: proteomics</w:t>
      </w:r>
      <w:r w:rsidR="001B3084">
        <w:rPr>
          <w:shd w:val="clear" w:color="auto" w:fill="FFFFFF"/>
        </w:rPr>
        <w:t xml:space="preserve"> – </w:t>
      </w:r>
      <w:r w:rsidR="00C275B6">
        <w:rPr>
          <w:color w:val="7030A0"/>
          <w:shd w:val="clear" w:color="auto" w:fill="FFFFFF"/>
        </w:rPr>
        <w:t>My hunch is that this is someone junior or extremely frustrated and I would just go for it and attack them.</w:t>
      </w:r>
      <w:r w:rsidR="00E34F31">
        <w:rPr>
          <w:color w:val="7030A0"/>
          <w:shd w:val="clear" w:color="auto" w:fill="FFFFFF"/>
        </w:rPr>
        <w:t xml:space="preserve"> I’m willing to risk it.</w:t>
      </w:r>
      <w:r w:rsidR="00C275B6">
        <w:rPr>
          <w:color w:val="7030A0"/>
          <w:shd w:val="clear" w:color="auto" w:fill="FFFFFF"/>
        </w:rPr>
        <w:t xml:space="preserve"> Their only criticism </w:t>
      </w:r>
      <w:r w:rsidR="00E34F31">
        <w:rPr>
          <w:color w:val="7030A0"/>
          <w:shd w:val="clear" w:color="auto" w:fill="FFFFFF"/>
        </w:rPr>
        <w:t>(</w:t>
      </w:r>
      <w:r w:rsidR="00C275B6">
        <w:rPr>
          <w:color w:val="7030A0"/>
          <w:shd w:val="clear" w:color="auto" w:fill="FFFFFF"/>
        </w:rPr>
        <w:t>which they go over and over about</w:t>
      </w:r>
      <w:r w:rsidR="00E34F31">
        <w:rPr>
          <w:color w:val="7030A0"/>
          <w:shd w:val="clear" w:color="auto" w:fill="FFFFFF"/>
        </w:rPr>
        <w:t>)</w:t>
      </w:r>
      <w:r w:rsidR="00C275B6">
        <w:rPr>
          <w:color w:val="7030A0"/>
          <w:shd w:val="clear" w:color="auto" w:fill="FFFFFF"/>
        </w:rPr>
        <w:t xml:space="preserve"> is that yes you did every single experiment, but not every experiment for every single mutant. The most pathetic part was when they say they started with 56 mutants but ended with 11 positions (either say 56 mutants and 16 mutants, or 24 positions and 11 positions, you </w:t>
      </w:r>
      <w:r w:rsidR="00E34F31">
        <w:rPr>
          <w:color w:val="7030A0"/>
          <w:shd w:val="clear" w:color="auto" w:fill="FFFFFF"/>
        </w:rPr>
        <w:t xml:space="preserve">piece of </w:t>
      </w:r>
      <w:r w:rsidR="00C275B6">
        <w:rPr>
          <w:color w:val="7030A0"/>
          <w:shd w:val="clear" w:color="auto" w:fill="FFFFFF"/>
        </w:rPr>
        <w:t>*&amp;%#^&amp;)</w:t>
      </w:r>
    </w:p>
    <w:p w:rsidR="00A123CA" w:rsidRDefault="00A123CA" w:rsidP="00437E2B">
      <w:pPr>
        <w:rPr>
          <w:color w:val="FF0000"/>
        </w:rPr>
      </w:pPr>
      <w:r w:rsidRPr="00F27BBF">
        <w:rPr>
          <w:color w:val="FF0000"/>
        </w:rPr>
        <w:t xml:space="preserve">Problematic because wants details on each mutant… </w:t>
      </w:r>
      <w:r w:rsidR="0068622B">
        <w:rPr>
          <w:color w:val="FF0000"/>
        </w:rPr>
        <w:t xml:space="preserve"> Case of “unlikely to be meaningful” but need to trea</w:t>
      </w:r>
      <w:r w:rsidR="00EE7DDF">
        <w:rPr>
          <w:color w:val="FF0000"/>
        </w:rPr>
        <w:t>d</w:t>
      </w:r>
      <w:r w:rsidR="0068622B">
        <w:rPr>
          <w:color w:val="FF0000"/>
        </w:rPr>
        <w:t xml:space="preserve"> carefully.</w:t>
      </w:r>
    </w:p>
    <w:p w:rsidR="0068622B" w:rsidRDefault="0068622B" w:rsidP="00437E2B"/>
    <w:p w:rsidR="00193E22" w:rsidRDefault="00A43B6B" w:rsidP="00437E2B">
      <w:r w:rsidRPr="00A43B6B">
        <w:rPr>
          <w:shd w:val="clear" w:color="auto" w:fill="FFFFFF"/>
        </w:rPr>
        <w:t>Referees' comments:</w:t>
      </w:r>
    </w:p>
    <w:p w:rsidR="00193E22" w:rsidRDefault="00A43B6B" w:rsidP="00437E2B">
      <w:r w:rsidRPr="00A43B6B">
        <w:rPr>
          <w:shd w:val="clear" w:color="auto" w:fill="FFFFFF"/>
        </w:rPr>
        <w:t>Referee #1:</w:t>
      </w:r>
    </w:p>
    <w:p w:rsidR="00437E2B" w:rsidRPr="00437E2B" w:rsidRDefault="00A43B6B" w:rsidP="00437E2B">
      <w:pPr>
        <w:rPr>
          <w:i/>
          <w:iCs/>
          <w:shd w:val="clear" w:color="auto" w:fill="FFFFFF"/>
        </w:rPr>
      </w:pPr>
      <w:r w:rsidRPr="00437E2B">
        <w:rPr>
          <w:i/>
          <w:iCs/>
          <w:shd w:val="clear" w:color="auto" w:fill="FFFFFF"/>
        </w:rPr>
        <w:t xml:space="preserve">In their manuscript, </w:t>
      </w:r>
      <w:proofErr w:type="spellStart"/>
      <w:r w:rsidRPr="00437E2B">
        <w:rPr>
          <w:i/>
          <w:iCs/>
          <w:shd w:val="clear" w:color="auto" w:fill="FFFFFF"/>
        </w:rPr>
        <w:t>Perica</w:t>
      </w:r>
      <w:proofErr w:type="spellEnd"/>
      <w:r w:rsidRPr="00437E2B">
        <w:rPr>
          <w:i/>
          <w:iCs/>
          <w:shd w:val="clear" w:color="auto" w:fill="FFFFFF"/>
        </w:rPr>
        <w:t xml:space="preserve">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rsidR="001B3084" w:rsidRDefault="00A43B6B" w:rsidP="00437E2B">
      <w:pPr>
        <w:rPr>
          <w:shd w:val="clear" w:color="auto" w:fill="FFFFFF"/>
        </w:rPr>
      </w:pPr>
      <w:r w:rsidRPr="00437E2B">
        <w:rPr>
          <w:i/>
          <w:iCs/>
          <w:shd w:val="clear" w:color="auto" w:fill="FFFFFF"/>
        </w:rPr>
        <w:t xml:space="preserve">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w:t>
      </w:r>
      <w:r w:rsidRPr="00437E2B">
        <w:rPr>
          <w:i/>
          <w:iCs/>
          <w:shd w:val="clear" w:color="auto" w:fill="FFFFFF"/>
        </w:rPr>
        <w:lastRenderedPageBreak/>
        <w:t>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rsidR="001B3084" w:rsidRDefault="001B3084" w:rsidP="00437E2B">
      <w:pPr>
        <w:rPr>
          <w:shd w:val="clear" w:color="auto" w:fill="FFFFFF"/>
        </w:rPr>
      </w:pPr>
    </w:p>
    <w:p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rsidR="00F70F33" w:rsidRDefault="00F70F33" w:rsidP="00437E2B">
      <w:pPr>
        <w:rPr>
          <w:color w:val="000000" w:themeColor="text1"/>
        </w:rPr>
      </w:pPr>
    </w:p>
    <w:p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rsidR="00437E2B" w:rsidRPr="00437E2B" w:rsidRDefault="00A43B6B" w:rsidP="00437E2B">
      <w:pPr>
        <w:rPr>
          <w:i/>
          <w:iCs/>
          <w:color w:val="000000" w:themeColor="text1"/>
        </w:rPr>
      </w:pPr>
      <w:r w:rsidRPr="00437E2B">
        <w:rPr>
          <w:i/>
          <w:iCs/>
          <w:color w:val="000000" w:themeColor="text1"/>
          <w:shd w:val="clear" w:color="auto" w:fill="FFFFFF"/>
        </w:rPr>
        <w:t>- Ext. Data Fig. 2</w:t>
      </w:r>
    </w:p>
    <w:p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437E2B">
        <w:rPr>
          <w:i/>
          <w:iCs/>
          <w:color w:val="000000" w:themeColor="text1"/>
          <w:highlight w:val="yellow"/>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437E2B">
        <w:rPr>
          <w:i/>
          <w:iCs/>
          <w:color w:val="000000" w:themeColor="text1"/>
          <w:highlight w:val="yellow"/>
          <w:shd w:val="clear" w:color="auto" w:fill="FFFFFF"/>
        </w:rPr>
        <w:t>effect the genetic interaction profiles</w:t>
      </w:r>
      <w:r w:rsidRPr="00437E2B">
        <w:rPr>
          <w:i/>
          <w:iCs/>
          <w:color w:val="000000" w:themeColor="text1"/>
          <w:shd w:val="clear" w:color="auto" w:fill="FFFFFF"/>
        </w:rPr>
        <w:t>?</w:t>
      </w:r>
    </w:p>
    <w:p w:rsidR="00437E2B" w:rsidRDefault="00437E2B" w:rsidP="00437E2B">
      <w:pPr>
        <w:rPr>
          <w:color w:val="000000" w:themeColor="text1"/>
          <w:shd w:val="clear" w:color="auto" w:fill="FFFFFF"/>
        </w:rPr>
      </w:pPr>
    </w:p>
    <w:p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rsidR="00E34F31" w:rsidRPr="00F70F33" w:rsidRDefault="002C41F5" w:rsidP="00437E2B">
      <w:pPr>
        <w:rPr>
          <w:color w:val="2F5496" w:themeColor="accent1" w:themeShade="BF"/>
          <w:shd w:val="clear" w:color="auto" w:fill="FFFFFF"/>
        </w:rPr>
      </w:pPr>
      <w:r w:rsidRPr="00F70F33">
        <w:rPr>
          <w:color w:val="2F5496" w:themeColor="accent1" w:themeShade="BF"/>
          <w:shd w:val="clear" w:color="auto" w:fill="FFFFFF"/>
        </w:rPr>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 xml:space="preserve">now show more explicitly that the variation in expression levels is not predictive of the differences between the mutants with strong and weak phenotype profiles. </w:t>
      </w:r>
      <w:r w:rsidR="00E75C24" w:rsidRPr="00E75C24">
        <w:rPr>
          <w:color w:val="2F5496" w:themeColor="accent1" w:themeShade="BF"/>
          <w:highlight w:val="yellow"/>
          <w:shd w:val="clear" w:color="auto" w:fill="FFFFFF"/>
        </w:rPr>
        <w:t>(STILL TO DO!)</w:t>
      </w:r>
    </w:p>
    <w:p w:rsidR="00C275B6" w:rsidRPr="00F70F33" w:rsidRDefault="00E74C56" w:rsidP="00437E2B">
      <w:pPr>
        <w:rPr>
          <w:color w:val="2F5496" w:themeColor="accent1" w:themeShade="BF"/>
          <w:shd w:val="clear" w:color="auto" w:fill="FFFFFF"/>
        </w:rPr>
      </w:pPr>
      <w:r w:rsidRPr="00F70F33">
        <w:rPr>
          <w:color w:val="2F5496" w:themeColor="accent1" w:themeShade="BF"/>
          <w:shd w:val="clear" w:color="auto" w:fill="FFFFFF"/>
        </w:rPr>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rsidR="00D02933" w:rsidRDefault="00CF4B4F" w:rsidP="00437E2B">
      <w:pPr>
        <w:rPr>
          <w:color w:val="00B0F0"/>
        </w:rPr>
      </w:pPr>
      <w:r>
        <w:rPr>
          <w:color w:val="00B0F0"/>
        </w:rPr>
        <w:t>Westerns: 6-fold are 2 outliers</w:t>
      </w:r>
      <w:r w:rsidR="00D02933">
        <w:rPr>
          <w:color w:val="00B0F0"/>
        </w:rPr>
        <w:t>..</w:t>
      </w:r>
      <w:r>
        <w:rPr>
          <w:color w:val="00B0F0"/>
        </w:rPr>
        <w:t xml:space="preserve">.  </w:t>
      </w:r>
      <w:r w:rsidR="006A4D46">
        <w:rPr>
          <w:color w:val="00B0F0"/>
        </w:rPr>
        <w:t>Can a</w:t>
      </w:r>
      <w:r w:rsidR="00D02933">
        <w:rPr>
          <w:color w:val="00B0F0"/>
        </w:rPr>
        <w:t>ddress with extra analysis and discussion:</w:t>
      </w:r>
    </w:p>
    <w:p w:rsidR="00D02933" w:rsidRDefault="00D02933" w:rsidP="00437E2B">
      <w:pPr>
        <w:rPr>
          <w:color w:val="00B0F0"/>
        </w:rPr>
      </w:pPr>
      <w:r>
        <w:rPr>
          <w:color w:val="00B0F0"/>
        </w:rPr>
        <w:t>O</w:t>
      </w:r>
      <w:r w:rsidR="00CF4B4F" w:rsidRPr="00D02933">
        <w:rPr>
          <w:color w:val="00B0F0"/>
        </w:rPr>
        <w:t>verall analysis (all mutants together) showing the vast majority of mutants have small effects.</w:t>
      </w:r>
      <w:r w:rsidR="00E95810">
        <w:rPr>
          <w:color w:val="00B0F0"/>
        </w:rPr>
        <w:t xml:space="preserve"> </w:t>
      </w:r>
      <w:r w:rsidR="00DE7AC7">
        <w:rPr>
          <w:color w:val="00B0F0"/>
        </w:rPr>
        <w:t>Show (</w:t>
      </w:r>
      <w:proofErr w:type="spellStart"/>
      <w:r w:rsidR="00DE7AC7">
        <w:rPr>
          <w:color w:val="00B0F0"/>
        </w:rPr>
        <w:t>i</w:t>
      </w:r>
      <w:proofErr w:type="spellEnd"/>
      <w:r w:rsidR="00DE7AC7">
        <w:rPr>
          <w:color w:val="00B0F0"/>
        </w:rPr>
        <w:t xml:space="preserve">) </w:t>
      </w:r>
      <w:r w:rsidR="00E95810">
        <w:rPr>
          <w:color w:val="00B0F0"/>
        </w:rPr>
        <w:t xml:space="preserve">all data points </w:t>
      </w:r>
      <w:r w:rsidR="00DE7AC7">
        <w:rPr>
          <w:color w:val="00B0F0"/>
        </w:rPr>
        <w:t>or (ii)</w:t>
      </w:r>
      <w:r w:rsidR="00E95810">
        <w:rPr>
          <w:color w:val="00B0F0"/>
        </w:rPr>
        <w:t xml:space="preserve"> just means.</w:t>
      </w:r>
      <w:r w:rsidR="00CF4B4F" w:rsidRPr="00D02933">
        <w:rPr>
          <w:color w:val="00B0F0"/>
        </w:rPr>
        <w:t xml:space="preserve">  </w:t>
      </w:r>
    </w:p>
    <w:p w:rsidR="00CF4B4F" w:rsidRDefault="00D02933" w:rsidP="00437E2B">
      <w:pPr>
        <w:rPr>
          <w:color w:val="00B0F0"/>
        </w:rPr>
      </w:pPr>
      <w:proofErr w:type="spellStart"/>
      <w:r>
        <w:rPr>
          <w:color w:val="00B0F0"/>
        </w:rPr>
        <w:t>Sina</w:t>
      </w:r>
      <w:proofErr w:type="spellEnd"/>
      <w:r>
        <w:rPr>
          <w:color w:val="00B0F0"/>
        </w:rPr>
        <w:t xml:space="preserve"> plots </w:t>
      </w:r>
      <w:r w:rsidR="00CF4B4F" w:rsidRPr="00D02933">
        <w:rPr>
          <w:color w:val="00B0F0"/>
        </w:rPr>
        <w:t>show</w:t>
      </w:r>
      <w:r>
        <w:rPr>
          <w:color w:val="00B0F0"/>
        </w:rPr>
        <w:t>ing</w:t>
      </w:r>
      <w:r w:rsidR="00CF4B4F" w:rsidRPr="00D02933">
        <w:rPr>
          <w:color w:val="00B0F0"/>
        </w:rPr>
        <w:t xml:space="preserve"> </w:t>
      </w:r>
      <w:r w:rsidR="002C6BC7" w:rsidRPr="00D02933">
        <w:rPr>
          <w:color w:val="00B0F0"/>
        </w:rPr>
        <w:t xml:space="preserve">there is </w:t>
      </w:r>
      <w:r w:rsidR="00DE7AC7">
        <w:rPr>
          <w:color w:val="00B0F0"/>
        </w:rPr>
        <w:t>little</w:t>
      </w:r>
      <w:r w:rsidR="00CF4B4F" w:rsidRPr="00D02933">
        <w:rPr>
          <w:color w:val="00B0F0"/>
        </w:rPr>
        <w:t xml:space="preserve"> difference</w:t>
      </w:r>
      <w:r w:rsidR="0068624A">
        <w:rPr>
          <w:color w:val="00B0F0"/>
        </w:rPr>
        <w:t xml:space="preserve"> (? – or perhaps a small difference)</w:t>
      </w:r>
      <w:r w:rsidR="00CF4B4F" w:rsidRPr="00D02933">
        <w:rPr>
          <w:color w:val="00B0F0"/>
        </w:rPr>
        <w:t xml:space="preserve"> in </w:t>
      </w:r>
      <w:r w:rsidR="002C6BC7" w:rsidRPr="00D02933">
        <w:rPr>
          <w:color w:val="00B0F0"/>
        </w:rPr>
        <w:t xml:space="preserve">the distributions of </w:t>
      </w:r>
      <w:r w:rsidR="00CF4B4F" w:rsidRPr="00D02933">
        <w:rPr>
          <w:color w:val="00B0F0"/>
        </w:rPr>
        <w:t xml:space="preserve">expression level </w:t>
      </w:r>
      <w:r w:rsidR="002C6BC7" w:rsidRPr="00D02933">
        <w:rPr>
          <w:color w:val="00B0F0"/>
        </w:rPr>
        <w:t xml:space="preserve">changes </w:t>
      </w:r>
      <w:r w:rsidR="00CF4B4F" w:rsidRPr="00D02933">
        <w:rPr>
          <w:color w:val="00B0F0"/>
        </w:rPr>
        <w:t xml:space="preserve">between weak and strong </w:t>
      </w:r>
      <w:r w:rsidR="00ED4C4E" w:rsidRPr="00D02933">
        <w:rPr>
          <w:color w:val="00B0F0"/>
        </w:rPr>
        <w:t xml:space="preserve">E-MAP </w:t>
      </w:r>
      <w:r w:rsidR="00CF4B4F" w:rsidRPr="00D02933">
        <w:rPr>
          <w:color w:val="00B0F0"/>
        </w:rPr>
        <w:t>mutants.</w:t>
      </w:r>
    </w:p>
    <w:p w:rsidR="00DE7AC7" w:rsidRPr="00D02933" w:rsidRDefault="00DE7AC7" w:rsidP="00437E2B">
      <w:pPr>
        <w:rPr>
          <w:color w:val="00B0F0"/>
        </w:rPr>
      </w:pPr>
      <w:r>
        <w:rPr>
          <w:color w:val="00B0F0"/>
        </w:rPr>
        <w:t>Add in main text</w:t>
      </w:r>
      <w:r w:rsidR="00E533FD">
        <w:rPr>
          <w:color w:val="00B0F0"/>
        </w:rPr>
        <w:t xml:space="preserve"> that changes in expression levels could also play a role in modulating the detailed effects. </w:t>
      </w:r>
    </w:p>
    <w:p w:rsidR="00F17BAA" w:rsidRDefault="00F17BAA" w:rsidP="00437E2B"/>
    <w:p w:rsidR="00F17BAA" w:rsidRPr="00E75C24" w:rsidRDefault="00A43B6B" w:rsidP="00E75C24">
      <w:pPr>
        <w:rPr>
          <w:i/>
          <w:iCs/>
          <w:shd w:val="clear" w:color="auto" w:fill="FFFFFF"/>
        </w:rPr>
      </w:pPr>
      <w:r w:rsidRPr="00994C05">
        <w:rPr>
          <w:i/>
          <w:iCs/>
          <w:shd w:val="clear" w:color="auto" w:fill="FFFFFF"/>
        </w:rPr>
        <w:lastRenderedPageBreak/>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994C05">
        <w:rPr>
          <w:i/>
          <w:iCs/>
          <w:highlight w:val="yellow"/>
          <w:shd w:val="clear" w:color="auto" w:fill="FFFFFF"/>
        </w:rPr>
        <w:t xml:space="preserve">figures depicting protein structures. They are crucial to the manuscript as they </w:t>
      </w:r>
      <w:proofErr w:type="spellStart"/>
      <w:r w:rsidRPr="00994C05">
        <w:rPr>
          <w:i/>
          <w:iCs/>
          <w:highlight w:val="yellow"/>
          <w:shd w:val="clear" w:color="auto" w:fill="FFFFFF"/>
        </w:rPr>
        <w:t>visualise</w:t>
      </w:r>
      <w:proofErr w:type="spellEnd"/>
      <w:r w:rsidRPr="00994C05">
        <w:rPr>
          <w:i/>
          <w:iCs/>
          <w:highlight w:val="yellow"/>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rsidR="00F17BAA" w:rsidRPr="00994C05" w:rsidRDefault="00A43B6B" w:rsidP="00437E2B">
      <w:pPr>
        <w:rPr>
          <w:i/>
          <w:iCs/>
        </w:rPr>
      </w:pPr>
      <w:r w:rsidRPr="00994C05">
        <w:rPr>
          <w:i/>
          <w:iCs/>
          <w:shd w:val="clear" w:color="auto" w:fill="FFFFFF"/>
        </w:rPr>
        <w:t>Examples:</w:t>
      </w:r>
    </w:p>
    <w:p w:rsidR="00F17BAA" w:rsidRDefault="00A43B6B" w:rsidP="00437E2B">
      <w:pPr>
        <w:rPr>
          <w:i/>
          <w:iCs/>
          <w:shd w:val="clear" w:color="auto" w:fill="FFFFFF"/>
        </w:rPr>
      </w:pPr>
      <w:r w:rsidRPr="00994C05">
        <w:rPr>
          <w:i/>
          <w:iCs/>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w:t>
      </w:r>
      <w:proofErr w:type="spellStart"/>
      <w:r w:rsidRPr="00994C05">
        <w:rPr>
          <w:i/>
          <w:iCs/>
          <w:shd w:val="clear" w:color="auto" w:fill="FFFFFF"/>
        </w:rPr>
        <w:t>coloured</w:t>
      </w:r>
      <w:proofErr w:type="spellEnd"/>
      <w:r w:rsidRPr="00994C05">
        <w:rPr>
          <w:i/>
          <w:iCs/>
          <w:shd w:val="clear" w:color="auto" w:fill="FFFFFF"/>
        </w:rPr>
        <w:t xml:space="preserve"> according to the number of times they have been detected in protein-protein interactions.</w:t>
      </w:r>
    </w:p>
    <w:p w:rsidR="00951410" w:rsidRDefault="00951410" w:rsidP="00437E2B"/>
    <w:p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ill need much more visual guidance to grasp the features of Gsp1 interfaces and conformations. We have therefore </w:t>
      </w:r>
      <w:r w:rsidR="00B960A0">
        <w:rPr>
          <w:color w:val="2F5496" w:themeColor="accent1" w:themeShade="BF"/>
          <w:shd w:val="clear" w:color="auto" w:fill="FFFFFF"/>
        </w:rPr>
        <w:t>replaced the panel</w:t>
      </w:r>
      <w:r w:rsidR="003B44D7">
        <w:rPr>
          <w:color w:val="2F5496" w:themeColor="accent1" w:themeShade="BF"/>
          <w:shd w:val="clear" w:color="auto" w:fill="FFFFFF"/>
        </w:rPr>
        <w:t xml:space="preserve"> </w:t>
      </w:r>
      <w:proofErr w:type="spellStart"/>
      <w:r w:rsidR="003B44D7">
        <w:rPr>
          <w:color w:val="2F5496" w:themeColor="accent1" w:themeShade="BF"/>
          <w:shd w:val="clear" w:color="auto" w:fill="FFFFFF"/>
        </w:rPr>
        <w:t>a</w:t>
      </w:r>
      <w:proofErr w:type="spellEnd"/>
      <w:r w:rsidRPr="00E75C24">
        <w:rPr>
          <w:color w:val="2F5496" w:themeColor="accent1" w:themeShade="BF"/>
          <w:shd w:val="clear" w:color="auto" w:fill="FFFFFF"/>
        </w:rPr>
        <w:t xml:space="preserve"> in 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proofErr w:type="spellStart"/>
      <w:r w:rsidR="00C97936">
        <w:rPr>
          <w:color w:val="2F5496" w:themeColor="accent1" w:themeShade="BF"/>
          <w:shd w:val="clear" w:color="auto" w:fill="FFFFFF"/>
        </w:rPr>
        <w:t>coloured</w:t>
      </w:r>
      <w:proofErr w:type="spellEnd"/>
      <w:r w:rsidR="00C97936">
        <w:rPr>
          <w:color w:val="2F5496" w:themeColor="accent1" w:themeShade="BF"/>
          <w:shd w:val="clear" w:color="auto" w:fill="FFFFFF"/>
        </w:rPr>
        <w:t xml:space="preserve">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rsidR="009C209B" w:rsidRPr="00E75C24" w:rsidRDefault="00625DFC" w:rsidP="00E75C24">
      <w:pPr>
        <w:rPr>
          <w:color w:val="2F5496" w:themeColor="accent1" w:themeShade="BF"/>
        </w:rPr>
      </w:pPr>
      <w:r>
        <w:rPr>
          <w:noProof/>
          <w:color w:val="2F5496" w:themeColor="accent1" w:themeShade="BF"/>
        </w:rPr>
        <w:lastRenderedPageBreak/>
        <w:drawing>
          <wp:inline distT="0" distB="0" distL="0" distR="0">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rsidR="00E75C24" w:rsidRDefault="00C97936" w:rsidP="00437E2B">
      <w:r>
        <w:t xml:space="preserve">Extended Data Figure 1 </w:t>
      </w:r>
      <w:bookmarkStart w:id="0" w:name="_Ref411434816"/>
      <w:r w:rsidR="003664F3" w:rsidRPr="003664F3">
        <w:rPr>
          <w:b/>
        </w:rPr>
        <w:t xml:space="preserve">Extended Data Figure </w:t>
      </w:r>
      <w:bookmarkEnd w:id="0"/>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ID: 3gj0) states. Mutated Gsp1 residues are shown as spheres. Interface residues are </w:t>
      </w:r>
      <w:proofErr w:type="spellStart"/>
      <w:r w:rsidR="003664F3" w:rsidRPr="003664F3">
        <w:rPr>
          <w:color w:val="FF0000"/>
        </w:rPr>
        <w:t>coloured</w:t>
      </w:r>
      <w:proofErr w:type="spellEnd"/>
      <w:r w:rsidR="003664F3" w:rsidRPr="003664F3">
        <w:rPr>
          <w:color w:val="FF0000"/>
        </w:rPr>
        <w:t xml:space="preserve">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664F3">
        <w:rPr>
          <w:color w:val="FF0000"/>
        </w:rPr>
        <w:t>Karyopherins</w:t>
      </w:r>
      <w:proofErr w:type="spellEnd"/>
      <w:r w:rsidR="003664F3" w:rsidRPr="003664F3">
        <w:rPr>
          <w:color w:val="FF0000"/>
        </w:rPr>
        <w:t xml:space="preserve">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rsidR="003664F3" w:rsidRDefault="003664F3" w:rsidP="00437E2B"/>
    <w:p w:rsidR="003664F3" w:rsidRDefault="003664F3" w:rsidP="003664F3">
      <w:pPr>
        <w:rPr>
          <w:shd w:val="clear" w:color="auto" w:fill="FFFFFF"/>
        </w:rPr>
      </w:pPr>
      <w:r w:rsidRPr="00994C05">
        <w:rPr>
          <w:i/>
          <w:iCs/>
          <w:shd w:val="clear" w:color="auto" w:fill="FFFFFF"/>
        </w:rPr>
        <w:lastRenderedPageBreak/>
        <w:t>- Similarly, the structures shown in Fig. 2d-f are not intuitive and don’t sufficiently convey the message. It may help to add figures with Gsp1 in a surface representation with the position of the different residues described indicated.</w:t>
      </w:r>
    </w:p>
    <w:p w:rsidR="003664F3" w:rsidRDefault="003664F3" w:rsidP="00437E2B"/>
    <w:p w:rsidR="00F17BAA" w:rsidRPr="00F17BAA" w:rsidRDefault="00A43B6B" w:rsidP="00437E2B">
      <w:pPr>
        <w:rPr>
          <w:i/>
          <w:iCs/>
        </w:rPr>
      </w:pPr>
      <w:r w:rsidRPr="00F17BAA">
        <w:rPr>
          <w:i/>
          <w:iCs/>
          <w:shd w:val="clear" w:color="auto" w:fill="FFFFFF"/>
        </w:rPr>
        <w:t>Minor points</w:t>
      </w:r>
    </w:p>
    <w:p w:rsidR="00F17BAA" w:rsidRPr="00F17BAA" w:rsidRDefault="00A43B6B" w:rsidP="00437E2B">
      <w:pPr>
        <w:rPr>
          <w:i/>
          <w:iCs/>
        </w:rPr>
      </w:pPr>
      <w:r w:rsidRPr="00F17BAA">
        <w:rPr>
          <w:i/>
          <w:iCs/>
          <w:shd w:val="clear" w:color="auto" w:fill="FFFFFF"/>
        </w:rPr>
        <w:t>- Suppl. Table 2 and Ext. Data Fig. 1:</w:t>
      </w:r>
    </w:p>
    <w:p w:rsidR="00D02933" w:rsidRPr="00F17BAA" w:rsidRDefault="00A43B6B" w:rsidP="00437E2B">
      <w:pPr>
        <w:rPr>
          <w:i/>
          <w:iCs/>
          <w:shd w:val="clear" w:color="auto" w:fill="FFFFFF"/>
        </w:rPr>
      </w:pPr>
      <w:r w:rsidRPr="00F17BAA">
        <w:rPr>
          <w:i/>
          <w:iCs/>
          <w:shd w:val="clear" w:color="auto" w:fill="FFFFFF"/>
        </w:rPr>
        <w:t xml:space="preserve">Please provide the </w:t>
      </w:r>
      <w:r w:rsidRPr="00F17BAA">
        <w:rPr>
          <w:i/>
          <w:iCs/>
          <w:highlight w:val="yellow"/>
          <w:shd w:val="clear" w:color="auto" w:fill="FFFFFF"/>
        </w:rPr>
        <w:t>definition for rim and support</w:t>
      </w:r>
      <w:r w:rsidRPr="00F17BAA">
        <w:rPr>
          <w:i/>
          <w:iCs/>
          <w:shd w:val="clear" w:color="auto" w:fill="FFFFFF"/>
        </w:rPr>
        <w:t>.</w:t>
      </w:r>
    </w:p>
    <w:p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rsidR="00252FA1" w:rsidRDefault="00252FA1" w:rsidP="00437E2B"/>
    <w:p w:rsidR="00C275B6" w:rsidRPr="00994C05" w:rsidRDefault="00A43B6B" w:rsidP="00437E2B">
      <w:pPr>
        <w:rPr>
          <w:i/>
          <w:iCs/>
        </w:rPr>
      </w:pPr>
      <w:r w:rsidRPr="00994C05">
        <w:rPr>
          <w:i/>
          <w:iCs/>
          <w:shd w:val="clear" w:color="auto" w:fill="FFFFFF"/>
        </w:rPr>
        <w:t>- Page 46</w:t>
      </w:r>
    </w:p>
    <w:p w:rsidR="009A5678" w:rsidRPr="00994C05" w:rsidRDefault="00A43B6B" w:rsidP="00437E2B">
      <w:pPr>
        <w:rPr>
          <w:i/>
          <w:iCs/>
          <w:shd w:val="clear" w:color="auto" w:fill="FFFFFF"/>
        </w:rPr>
      </w:pPr>
      <w:r w:rsidRPr="00994C05">
        <w:rPr>
          <w:i/>
          <w:iCs/>
          <w:shd w:val="clear" w:color="auto" w:fill="FFFFFF"/>
        </w:rPr>
        <w:t xml:space="preserve">The authors use the </w:t>
      </w:r>
      <w:r w:rsidRPr="00994C05">
        <w:rPr>
          <w:i/>
          <w:iCs/>
          <w:highlight w:val="yellow"/>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w:t>
      </w:r>
      <w:proofErr w:type="spellStart"/>
      <w:r w:rsidR="00A7218A">
        <w:rPr>
          <w:color w:val="2F5496" w:themeColor="accent1" w:themeShade="BF"/>
        </w:rPr>
        <w:t>RanGAP</w:t>
      </w:r>
      <w:proofErr w:type="spellEnd"/>
      <w:r w:rsidR="00A7218A">
        <w:rPr>
          <w:color w:val="2F5496" w:themeColor="accent1" w:themeShade="BF"/>
        </w:rPr>
        <w:t xml:space="preserve"> for which there is a structure in complex with (mammalian) Ran (PDB ids: 1k5d and 1k5g). </w:t>
      </w:r>
    </w:p>
    <w:p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rsidR="00013C7F" w:rsidRDefault="00013C7F" w:rsidP="00013C7F">
      <w:pPr>
        <w:rPr>
          <w:color w:val="2F5496" w:themeColor="accent1" w:themeShade="BF"/>
        </w:rPr>
      </w:pPr>
      <w:r>
        <w:rPr>
          <w:noProof/>
          <w:color w:val="2F5496" w:themeColor="accent1" w:themeShade="BF"/>
        </w:rPr>
        <w:drawing>
          <wp:inline distT="0" distB="0" distL="0" distR="0" wp14:anchorId="40820094" wp14:editId="565D07D4">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r w:rsidRPr="00013C7F">
        <w:rPr>
          <w:b/>
          <w:bCs w:val="0"/>
          <w:noProof/>
          <w:color w:val="FF0000"/>
        </w:rPr>
        <w:t>14</w:t>
      </w:r>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w:t>
      </w:r>
      <w:proofErr w:type="spellStart"/>
      <w:r w:rsidRPr="00013C7F">
        <w:rPr>
          <w:b/>
          <w:bCs w:val="0"/>
          <w:color w:val="FF0000"/>
        </w:rPr>
        <w:t>RanGAP</w:t>
      </w:r>
      <w:proofErr w:type="spellEnd"/>
      <w:r w:rsidRPr="00013C7F">
        <w:rPr>
          <w:b/>
          <w:bCs w:val="0"/>
          <w:color w:val="FF0000"/>
        </w:rPr>
        <w:t xml:space="preserve"> (RAGP1_human). </w:t>
      </w:r>
      <w:r w:rsidRPr="00013C7F">
        <w:rPr>
          <w:color w:val="FF0000"/>
        </w:rPr>
        <w:t xml:space="preserve">Interface core residues (based on the X-ray crystal structure between Rna1_Schpo and mammalian RAN, PDB ID: 1k5d) are highlighted in orange. All residues 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rsidR="00013C7F" w:rsidRDefault="00013C7F" w:rsidP="00815730">
      <w:pPr>
        <w:tabs>
          <w:tab w:val="left" w:pos="1826"/>
        </w:tabs>
        <w:rPr>
          <w:color w:val="2F5496" w:themeColor="accent1" w:themeShade="BF"/>
        </w:rPr>
      </w:pPr>
    </w:p>
    <w:p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 to the Supplementary File 1</w:t>
      </w:r>
      <w:r>
        <w:rPr>
          <w:color w:val="2F5496" w:themeColor="accent1" w:themeShade="BF"/>
        </w:rPr>
        <w:t>:</w:t>
      </w:r>
    </w:p>
    <w:p w:rsidR="00013C7F" w:rsidRPr="00D724FB" w:rsidRDefault="00013C7F" w:rsidP="00013C7F">
      <w:pPr>
        <w:rPr>
          <w:b/>
          <w:bCs/>
          <w:i/>
          <w:iCs/>
          <w:color w:val="FF0000"/>
        </w:rPr>
      </w:pPr>
      <w:r w:rsidRPr="00D724FB">
        <w:rPr>
          <w:b/>
          <w:bCs/>
          <w:color w:val="FF0000"/>
        </w:rPr>
        <w:lastRenderedPageBreak/>
        <w:t xml:space="preserve">Caveats about using the GAP (Rna1) from </w:t>
      </w:r>
      <w:r w:rsidRPr="00D724FB">
        <w:rPr>
          <w:b/>
          <w:bCs/>
          <w:i/>
          <w:iCs/>
          <w:color w:val="FF0000"/>
        </w:rPr>
        <w:t>S. pombe.</w:t>
      </w:r>
    </w:p>
    <w:p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w:t>
      </w:r>
      <w:proofErr w:type="spellStart"/>
      <w:r w:rsidRPr="007C534C">
        <w:rPr>
          <w:color w:val="FF0000"/>
        </w:rPr>
        <w:t>RanGAP</w:t>
      </w:r>
      <w:proofErr w:type="spellEnd"/>
      <w:r w:rsidRPr="007C534C">
        <w:rPr>
          <w:color w:val="FF0000"/>
        </w:rPr>
        <w:t xml:space="preserve"> for which there was a structure in complex with Ran (PDB IDs: 1k5d and 1k5g). </w:t>
      </w:r>
    </w:p>
    <w:p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w:t>
      </w:r>
      <w:proofErr w:type="spellStart"/>
      <w:r w:rsidRPr="009200B5">
        <w:rPr>
          <w:color w:val="FF0000"/>
        </w:rPr>
        <w:t>Klebe</w:t>
      </w:r>
      <w:proofErr w:type="spellEnd"/>
      <w:r w:rsidRPr="009200B5">
        <w:rPr>
          <w:color w:val="FF0000"/>
        </w:rPr>
        <w:t xml:space="preserv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8.9 s</w:t>
      </w:r>
      <w:r w:rsidRPr="009200B5">
        <w:rPr>
          <w:color w:val="FF0000"/>
          <w:vertAlign w:val="superscript"/>
        </w:rPr>
        <w:t>-1</w:t>
      </w:r>
      <w:r w:rsidRPr="009200B5">
        <w:rPr>
          <w:color w:val="FF0000"/>
        </w:rPr>
        <w:t>.</w:t>
      </w:r>
    </w:p>
    <w:p w:rsidR="00013C7F" w:rsidRPr="00963A26" w:rsidRDefault="00013C7F" w:rsidP="00013C7F">
      <w:pPr>
        <w:rPr>
          <w:color w:val="FF0000"/>
        </w:rPr>
      </w:pPr>
      <w:r>
        <w:rPr>
          <w:color w:val="FF0000"/>
        </w:rPr>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rsidR="006765A6" w:rsidRPr="008E5484" w:rsidRDefault="006765A6" w:rsidP="00815730">
      <w:pPr>
        <w:tabs>
          <w:tab w:val="left" w:pos="1826"/>
        </w:tabs>
        <w:rPr>
          <w:color w:val="2F5496" w:themeColor="accent1" w:themeShade="BF"/>
          <w:lang w:val="en-GB"/>
        </w:rPr>
      </w:pPr>
    </w:p>
    <w:p w:rsidR="00F17BAA" w:rsidRDefault="00F17BAA" w:rsidP="00437E2B">
      <w:pPr>
        <w:rPr>
          <w:color w:val="00B0F0"/>
        </w:rPr>
      </w:pPr>
    </w:p>
    <w:p w:rsidR="00C275B6" w:rsidRPr="00994C05" w:rsidRDefault="00A43B6B" w:rsidP="00437E2B">
      <w:pPr>
        <w:rPr>
          <w:i/>
          <w:iCs/>
        </w:rPr>
      </w:pPr>
      <w:r w:rsidRPr="00994C05">
        <w:rPr>
          <w:i/>
          <w:iCs/>
          <w:highlight w:val="yellow"/>
          <w:shd w:val="clear" w:color="auto" w:fill="FFFFFF"/>
        </w:rPr>
        <w:t>Suppl. Tables 6-8</w:t>
      </w:r>
    </w:p>
    <w:p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rsidR="00C275B6" w:rsidRDefault="00A43B6B" w:rsidP="00437E2B">
      <w:r w:rsidRPr="00A43B6B">
        <w:rPr>
          <w:shd w:val="clear" w:color="auto" w:fill="FFFFFF"/>
        </w:rPr>
        <w:t>- Suppl. Figs 2 and 3</w:t>
      </w:r>
    </w:p>
    <w:p w:rsidR="009A5678" w:rsidRPr="00C275B6" w:rsidRDefault="00A43B6B" w:rsidP="00437E2B">
      <w:pPr>
        <w:rPr>
          <w:color w:val="00B0F0"/>
        </w:rPr>
      </w:pPr>
      <w:r w:rsidRPr="00A43B6B">
        <w:rPr>
          <w:shd w:val="clear" w:color="auto" w:fill="FFFFFF"/>
        </w:rPr>
        <w:t xml:space="preserve">The authors should show </w:t>
      </w:r>
      <w:r w:rsidRPr="00A43B6B">
        <w:rPr>
          <w:highlight w:val="yellow"/>
          <w:shd w:val="clear" w:color="auto" w:fill="FFFFFF"/>
        </w:rPr>
        <w:t>plots</w:t>
      </w:r>
      <w:r w:rsidRPr="00A43B6B">
        <w:rPr>
          <w:shd w:val="clear" w:color="auto" w:fill="FFFFFF"/>
        </w:rPr>
        <w:t xml:space="preserve"> for GAP-mediated GTP hydrolysis and GEF-mediated nucleotide exchange </w:t>
      </w:r>
      <w:r w:rsidRPr="00A43B6B">
        <w:rPr>
          <w:highlight w:val="yellow"/>
          <w:shd w:val="clear" w:color="auto" w:fill="FFFFFF"/>
        </w:rPr>
        <w:t>for all their mutants</w:t>
      </w:r>
      <w:r w:rsidRPr="00A43B6B">
        <w:rPr>
          <w:shd w:val="clear" w:color="auto" w:fill="FFFFFF"/>
        </w:rPr>
        <w:t>.</w:t>
      </w:r>
    </w:p>
    <w:p w:rsidR="009A5678" w:rsidRDefault="001A577C" w:rsidP="00437E2B">
      <w:r w:rsidRPr="001A577C">
        <w:rPr>
          <w:highlight w:val="yellow"/>
        </w:rPr>
        <w:t>STILL TO DO</w:t>
      </w:r>
    </w:p>
    <w:p w:rsidR="00C275B6" w:rsidRDefault="009A5678" w:rsidP="00437E2B">
      <w:r w:rsidRPr="00333D51">
        <w:rPr>
          <w:color w:val="00B0F0"/>
        </w:rPr>
        <w:t>Show all plots</w:t>
      </w:r>
      <w:r w:rsidR="00333D51" w:rsidRPr="00333D51">
        <w:rPr>
          <w:color w:val="00B0F0"/>
        </w:rPr>
        <w:t>.</w:t>
      </w:r>
    </w:p>
    <w:p w:rsidR="00C275B6" w:rsidRDefault="00A43B6B" w:rsidP="00437E2B">
      <w:r w:rsidRPr="00A43B6B">
        <w:rPr>
          <w:shd w:val="clear" w:color="auto" w:fill="FFFFFF"/>
        </w:rPr>
        <w:lastRenderedPageBreak/>
        <w:t>- Page 11, line 213:</w:t>
      </w:r>
    </w:p>
    <w:p w:rsidR="00222104" w:rsidRDefault="00A43B6B" w:rsidP="00437E2B">
      <w:pPr>
        <w:rPr>
          <w:shd w:val="clear" w:color="auto" w:fill="FFFFFF"/>
        </w:rPr>
      </w:pPr>
      <w:r w:rsidRPr="00A43B6B">
        <w:rPr>
          <w:shd w:val="clear" w:color="auto" w:fill="FFFFFF"/>
        </w:rPr>
        <w:t xml:space="preserve">Is anything known about </w:t>
      </w:r>
      <w:r w:rsidRPr="00A43B6B">
        <w:rPr>
          <w:highlight w:val="yellow"/>
          <w:shd w:val="clear" w:color="auto" w:fill="FFFFFF"/>
        </w:rPr>
        <w:t>PTMs modifying K101 in yeast</w:t>
      </w:r>
      <w:r w:rsidRPr="00A43B6B">
        <w:rPr>
          <w:shd w:val="clear" w:color="auto" w:fill="FFFFFF"/>
        </w:rPr>
        <w:t>? Are any proteomic data sets available that may allow the authors to comment on this?</w:t>
      </w:r>
    </w:p>
    <w:p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rsidR="005F7597" w:rsidRDefault="005F7597" w:rsidP="00437E2B">
      <w:pPr>
        <w:rPr>
          <w:color w:val="2F5496" w:themeColor="accent1" w:themeShade="BF"/>
          <w:shd w:val="clear" w:color="auto" w:fill="FFFFFF"/>
          <w:lang w:val="en-GB"/>
        </w:rPr>
      </w:pPr>
      <w:proofErr w:type="gramStart"/>
      <w:r w:rsidRPr="005F7597">
        <w:rPr>
          <w:color w:val="2F5496" w:themeColor="accent1" w:themeShade="BF"/>
          <w:shd w:val="clear" w:color="auto" w:fill="FFFFFF"/>
          <w:lang w:val="fr-FR"/>
        </w:rPr>
        <w:t>de</w:t>
      </w:r>
      <w:proofErr w:type="gramEnd"/>
      <w:r w:rsidRPr="005F7597">
        <w:rPr>
          <w:color w:val="2F5496" w:themeColor="accent1" w:themeShade="BF"/>
          <w:shd w:val="clear" w:color="auto" w:fill="FFFFFF"/>
          <w:lang w:val="fr-FR"/>
        </w:rPr>
        <w:t xml:space="preserve"> </w:t>
      </w:r>
      <w:proofErr w:type="spellStart"/>
      <w:r w:rsidRPr="005F7597">
        <w:rPr>
          <w:color w:val="2F5496" w:themeColor="accent1" w:themeShade="BF"/>
          <w:shd w:val="clear" w:color="auto" w:fill="FFFFFF"/>
          <w:lang w:val="fr-FR"/>
        </w:rPr>
        <w:t>Boor</w:t>
      </w:r>
      <w:proofErr w:type="spellEnd"/>
      <w:r w:rsidRPr="005F7597">
        <w:rPr>
          <w:color w:val="2F5496" w:themeColor="accent1" w:themeShade="BF"/>
          <w:shd w:val="clear" w:color="auto" w:fill="FFFFFF"/>
          <w:lang w:val="fr-FR"/>
        </w:rPr>
        <w:t xml:space="preserve">, S. </w:t>
      </w:r>
      <w:r w:rsidRPr="005F7597">
        <w:rPr>
          <w:i/>
          <w:iCs/>
          <w:color w:val="2F5496" w:themeColor="accent1" w:themeShade="BF"/>
          <w:shd w:val="clear" w:color="auto" w:fill="FFFFFF"/>
          <w:lang w:val="fr-FR"/>
        </w:rPr>
        <w:t>et al.</w:t>
      </w:r>
      <w:r w:rsidRPr="005F7597">
        <w:rPr>
          <w:color w:val="2F5496" w:themeColor="accent1" w:themeShade="BF"/>
          <w:shd w:val="clear" w:color="auto" w:fill="FFFFFF"/>
          <w:lang w:val="fr-FR"/>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rsidR="000E34B4" w:rsidRDefault="000E34B4" w:rsidP="00437E2B"/>
    <w:p w:rsidR="00C275B6" w:rsidRDefault="00A43B6B" w:rsidP="00437E2B">
      <w:r w:rsidRPr="00A43B6B">
        <w:rPr>
          <w:shd w:val="clear" w:color="auto" w:fill="FFFFFF"/>
        </w:rPr>
        <w:t>Referee #2:</w:t>
      </w:r>
    </w:p>
    <w:p w:rsidR="00C275B6" w:rsidRDefault="00A43B6B" w:rsidP="00437E2B">
      <w:r w:rsidRPr="00A43B6B">
        <w:rPr>
          <w:shd w:val="clear" w:color="auto" w:fill="FFFFFF"/>
        </w:rPr>
        <w:t xml:space="preserve">This manuscript by </w:t>
      </w:r>
      <w:proofErr w:type="spellStart"/>
      <w:r w:rsidRPr="00A43B6B">
        <w:rPr>
          <w:shd w:val="clear" w:color="auto" w:fill="FFFFFF"/>
        </w:rPr>
        <w:t>Kortemme</w:t>
      </w:r>
      <w:proofErr w:type="spellEnd"/>
      <w:r w:rsidRPr="00A43B6B">
        <w:rPr>
          <w:shd w:val="clear" w:color="auto" w:fill="FFFFFF"/>
        </w:rPr>
        <w:t xml:space="preserve">, </w:t>
      </w:r>
      <w:proofErr w:type="spellStart"/>
      <w:r w:rsidRPr="00A43B6B">
        <w:rPr>
          <w:shd w:val="clear" w:color="auto" w:fill="FFFFFF"/>
        </w:rPr>
        <w:t>Krogan</w:t>
      </w:r>
      <w:proofErr w:type="spellEnd"/>
      <w:r w:rsidRPr="00A43B6B">
        <w:rPr>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A43B6B">
        <w:rPr>
          <w:shd w:val="clear" w:color="auto" w:fill="FFFFFF"/>
        </w:rPr>
        <w:t>clearly</w:t>
      </w:r>
      <w:proofErr w:type="gramEnd"/>
      <w:r w:rsidRPr="00A43B6B">
        <w:rPr>
          <w:shd w:val="clear" w:color="auto" w:fill="FFFFFF"/>
        </w:rPr>
        <w:t xml:space="preserve"> and the authors have made a commendable effort to catalogue the methodology underlying the numerous methods they have used. </w:t>
      </w:r>
    </w:p>
    <w:p w:rsidR="00C275B6" w:rsidRDefault="00A43B6B" w:rsidP="00437E2B">
      <w:pPr>
        <w:rPr>
          <w:shd w:val="clear" w:color="auto" w:fill="FFFFFF"/>
        </w:rPr>
      </w:pPr>
      <w:r w:rsidRPr="00A43B6B">
        <w:rPr>
          <w:shd w:val="clear" w:color="auto" w:fill="FFFFFF"/>
        </w:rPr>
        <w:t>However, I have a number of major and minor reservations listed below that need to be addressed before the manuscript can be considered for publication.</w:t>
      </w:r>
    </w:p>
    <w:p w:rsidR="00C275B6" w:rsidRDefault="00A43B6B" w:rsidP="00437E2B">
      <w:r w:rsidRPr="00A43B6B">
        <w:rPr>
          <w:shd w:val="clear" w:color="auto" w:fill="FFFFFF"/>
        </w:rPr>
        <w:t>Major questions:</w:t>
      </w:r>
    </w:p>
    <w:p w:rsidR="00E15FE9" w:rsidRDefault="00A43B6B" w:rsidP="00437E2B">
      <w:r w:rsidRPr="00A43B6B">
        <w:rPr>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w:t>
      </w:r>
      <w:r w:rsidRPr="00A43B6B">
        <w:rPr>
          <w:shd w:val="clear" w:color="auto" w:fill="FFFFFF"/>
        </w:rPr>
        <w:lastRenderedPageBreak/>
        <w:t xml:space="preserve">be affected if various parts of the cycle are tickled. However, this model has not been validated. The </w:t>
      </w:r>
      <w:r w:rsidRPr="00A43B6B">
        <w:rPr>
          <w:highlight w:val="yellow"/>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A43B6B">
        <w:rPr>
          <w:shd w:val="clear" w:color="auto" w:fill="FFFFFF"/>
        </w:rPr>
        <w:t>. Without this validation step, the predictive power of the model remains unclear and the manuscript remains one-sided. </w:t>
      </w:r>
    </w:p>
    <w:p w:rsidR="000E34B4" w:rsidRDefault="00FA7CAE" w:rsidP="00437E2B">
      <w:pPr>
        <w:rPr>
          <w:color w:val="2F5496" w:themeColor="accent1" w:themeShade="BF"/>
        </w:rPr>
      </w:pPr>
      <w:r w:rsidRPr="006945B9">
        <w:rPr>
          <w:color w:val="2F5496" w:themeColor="accent1" w:themeShade="BF"/>
          <w:highlight w:val="yellow"/>
        </w:rPr>
        <w:t xml:space="preserve">For the </w:t>
      </w:r>
      <w:proofErr w:type="gramStart"/>
      <w:r w:rsidRPr="006945B9">
        <w:rPr>
          <w:color w:val="2F5496" w:themeColor="accent1" w:themeShade="BF"/>
          <w:highlight w:val="yellow"/>
        </w:rPr>
        <w:t>editor?:</w:t>
      </w:r>
      <w:proofErr w:type="gramEnd"/>
      <w:r>
        <w:rPr>
          <w:color w:val="2F5496" w:themeColor="accent1" w:themeShade="BF"/>
        </w:rPr>
        <w:t xml:space="preserve"> </w:t>
      </w:r>
      <w:r w:rsidR="00674159" w:rsidRPr="00925C63">
        <w:rPr>
          <w:color w:val="2F5496" w:themeColor="accent1" w:themeShade="BF"/>
        </w:rPr>
        <w:t>While we think that the reviewer is raising an interesting point, we would like to use this opportunity to discuss more precisely what exactly we mean when we use the word “model” in our manuscript.</w:t>
      </w:r>
    </w:p>
    <w:p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w:t>
      </w:r>
      <w:proofErr w:type="spellStart"/>
      <w:r>
        <w:rPr>
          <w:color w:val="2F5496" w:themeColor="accent1" w:themeShade="BF"/>
        </w:rPr>
        <w:t>allostery</w:t>
      </w:r>
      <w:proofErr w:type="spellEnd"/>
      <w:r>
        <w:rPr>
          <w:color w:val="2F5496" w:themeColor="accent1" w:themeShade="BF"/>
        </w:rPr>
        <w:t xml:space="preserve">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s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in 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w:t>
      </w:r>
      <w:proofErr w:type="gramStart"/>
      <w:r>
        <w:rPr>
          <w:color w:val="2F5496" w:themeColor="accent1" w:themeShade="BF"/>
        </w:rPr>
        <w:t>hydrolysis, or</w:t>
      </w:r>
      <w:proofErr w:type="gramEnd"/>
      <w:r>
        <w:rPr>
          <w:color w:val="2F5496" w:themeColor="accent1" w:themeShade="BF"/>
        </w:rPr>
        <w:t xml:space="preserve"> insert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rsidR="005B29B6" w:rsidRDefault="005B29B6" w:rsidP="00437E2B">
      <w:pPr>
        <w:rPr>
          <w:color w:val="2F5496" w:themeColor="accent1" w:themeShade="BF"/>
        </w:rPr>
      </w:pPr>
      <w:r>
        <w:rPr>
          <w:color w:val="2F5496" w:themeColor="accent1" w:themeShade="BF"/>
        </w:rPr>
        <w:t xml:space="preserve">The experiment we believe would really address the Reviewer’s point, would be to specifically perturb the two sides of the GTPase cycle in a more direct, and in many </w:t>
      </w:r>
      <w:proofErr w:type="gramStart"/>
      <w:r>
        <w:rPr>
          <w:color w:val="2F5496" w:themeColor="accent1" w:themeShade="BF"/>
        </w:rPr>
        <w:t>ways</w:t>
      </w:r>
      <w:proofErr w:type="gramEnd"/>
      <w:r>
        <w:rPr>
          <w:color w:val="2F5496" w:themeColor="accent1" w:themeShade="BF"/>
        </w:rPr>
        <w:t xml:space="preserve"> cleaner way, by perturbing the GAP or the GEF. However, the genetics tools for doing that in a systematic way are not </w:t>
      </w:r>
      <w:proofErr w:type="gramStart"/>
      <w:r>
        <w:rPr>
          <w:color w:val="2F5496" w:themeColor="accent1" w:themeShade="BF"/>
        </w:rPr>
        <w:t>established, and</w:t>
      </w:r>
      <w:proofErr w:type="gramEnd"/>
      <w:r>
        <w:rPr>
          <w:color w:val="2F5496" w:themeColor="accent1" w:themeShade="BF"/>
        </w:rPr>
        <w:t xml:space="preserve"> doing that requires a full study including substantial methods development. </w:t>
      </w:r>
    </w:p>
    <w:p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rsidR="00E553F5" w:rsidRDefault="00F24A06" w:rsidP="00437E2B">
      <w:pPr>
        <w:rPr>
          <w:color w:val="2F5496" w:themeColor="accent1" w:themeShade="BF"/>
        </w:rPr>
      </w:pPr>
      <w:r>
        <w:rPr>
          <w:color w:val="2F5496" w:themeColor="accent1" w:themeShade="BF"/>
          <w:highlight w:val="yellow"/>
        </w:rPr>
        <w:t>Wording</w:t>
      </w:r>
      <w:r w:rsidR="00D05888" w:rsidRPr="00D05888">
        <w:rPr>
          <w:color w:val="2F5496" w:themeColor="accent1" w:themeShade="BF"/>
          <w:highlight w:val="yellow"/>
        </w:rPr>
        <w:t xml:space="preserve"> to change in the manuscript</w:t>
      </w:r>
      <w:r>
        <w:rPr>
          <w:color w:val="2F5496" w:themeColor="accent1" w:themeShade="BF"/>
          <w:highlight w:val="yellow"/>
        </w:rPr>
        <w:t>/added discussion points</w:t>
      </w:r>
      <w:r w:rsidR="00D05888" w:rsidRPr="00D05888">
        <w:rPr>
          <w:color w:val="2F5496" w:themeColor="accent1" w:themeShade="BF"/>
          <w:highlight w:val="yellow"/>
        </w:rPr>
        <w:t>:</w:t>
      </w:r>
    </w:p>
    <w:p w:rsidR="00E553F5" w:rsidRDefault="00E553F5" w:rsidP="00437E2B"/>
    <w:p w:rsidR="007F3A28" w:rsidRDefault="00D4559E" w:rsidP="00437E2B">
      <w:pPr>
        <w:rPr>
          <w:color w:val="FF0000"/>
        </w:rPr>
      </w:pPr>
      <w:r>
        <w:rPr>
          <w:color w:val="FF0000"/>
        </w:rPr>
        <w:t xml:space="preserve">Let’s </w:t>
      </w:r>
      <w:r w:rsidR="00CD5383">
        <w:rPr>
          <w:color w:val="FF0000"/>
        </w:rPr>
        <w:t>try</w:t>
      </w:r>
      <w:r>
        <w:rPr>
          <w:color w:val="FF0000"/>
        </w:rPr>
        <w:t xml:space="preserve"> </w:t>
      </w:r>
      <w:r w:rsidR="0068622B">
        <w:rPr>
          <w:color w:val="FF0000"/>
        </w:rPr>
        <w:t>to craft</w:t>
      </w:r>
      <w:r>
        <w:rPr>
          <w:color w:val="FF0000"/>
        </w:rPr>
        <w:t xml:space="preserve"> a</w:t>
      </w:r>
      <w:r w:rsidR="00523EDC">
        <w:rPr>
          <w:color w:val="FF0000"/>
        </w:rPr>
        <w:t xml:space="preserve"> </w:t>
      </w:r>
      <w:r w:rsidR="00E907D0">
        <w:rPr>
          <w:color w:val="FF0000"/>
        </w:rPr>
        <w:t>response</w:t>
      </w:r>
      <w:r w:rsidR="00523EDC">
        <w:rPr>
          <w:color w:val="FF0000"/>
        </w:rPr>
        <w:t xml:space="preserve"> </w:t>
      </w:r>
      <w:r>
        <w:rPr>
          <w:color w:val="FF0000"/>
        </w:rPr>
        <w:t xml:space="preserve">that we can </w:t>
      </w:r>
      <w:r w:rsidR="00BE51B0">
        <w:rPr>
          <w:color w:val="FF0000"/>
        </w:rPr>
        <w:t>explain</w:t>
      </w:r>
      <w:r>
        <w:rPr>
          <w:color w:val="FF0000"/>
        </w:rPr>
        <w:t xml:space="preserve"> to the editor. </w:t>
      </w:r>
      <w:r w:rsidR="00BE51B0">
        <w:rPr>
          <w:color w:val="FF0000"/>
        </w:rPr>
        <w:t xml:space="preserve">We </w:t>
      </w:r>
      <w:r w:rsidR="00C35E8E">
        <w:rPr>
          <w:color w:val="FF0000"/>
        </w:rPr>
        <w:t>cannot</w:t>
      </w:r>
      <w:r w:rsidR="00BE51B0">
        <w:rPr>
          <w:color w:val="FF0000"/>
        </w:rPr>
        <w:t xml:space="preserve"> rationally design </w:t>
      </w:r>
      <w:r w:rsidR="00E86F9B">
        <w:rPr>
          <w:color w:val="FF0000"/>
        </w:rPr>
        <w:t xml:space="preserve">kinetic </w:t>
      </w:r>
      <w:r w:rsidR="00BE51B0">
        <w:rPr>
          <w:color w:val="FF0000"/>
        </w:rPr>
        <w:t xml:space="preserve">effects of </w:t>
      </w:r>
      <w:proofErr w:type="gramStart"/>
      <w:r w:rsidR="00BE51B0">
        <w:rPr>
          <w:color w:val="FF0000"/>
        </w:rPr>
        <w:t>mutations,</w:t>
      </w:r>
      <w:proofErr w:type="gramEnd"/>
      <w:r w:rsidR="00BE51B0">
        <w:rPr>
          <w:color w:val="FF0000"/>
        </w:rPr>
        <w:t xml:space="preserve"> we don’t have an unbiased way of “predicting” / choosing mutations</w:t>
      </w:r>
      <w:r w:rsidR="006F4FC8">
        <w:rPr>
          <w:color w:val="FF0000"/>
        </w:rPr>
        <w:t>.</w:t>
      </w:r>
    </w:p>
    <w:p w:rsidR="006A2880" w:rsidRDefault="00BE51B0" w:rsidP="00437E2B">
      <w:pPr>
        <w:rPr>
          <w:color w:val="FF0000"/>
        </w:rPr>
      </w:pPr>
      <w:r>
        <w:rPr>
          <w:color w:val="FF0000"/>
        </w:rPr>
        <w:t>Could be problematic if</w:t>
      </w:r>
      <w:r w:rsidR="003E08C7">
        <w:rPr>
          <w:color w:val="FF0000"/>
        </w:rPr>
        <w:t xml:space="preserve"> </w:t>
      </w:r>
      <w:r>
        <w:rPr>
          <w:color w:val="FF0000"/>
        </w:rPr>
        <w:t>r</w:t>
      </w:r>
      <w:r w:rsidR="006A2880">
        <w:rPr>
          <w:color w:val="FF0000"/>
        </w:rPr>
        <w:t>eviewer insist.</w:t>
      </w:r>
      <w:r w:rsidR="00CD5383">
        <w:rPr>
          <w:color w:val="FF0000"/>
        </w:rPr>
        <w:t xml:space="preserve"> </w:t>
      </w:r>
      <w:r>
        <w:rPr>
          <w:color w:val="FF0000"/>
        </w:rPr>
        <w:t xml:space="preserve">If </w:t>
      </w:r>
      <w:proofErr w:type="gramStart"/>
      <w:r>
        <w:rPr>
          <w:color w:val="FF0000"/>
        </w:rPr>
        <w:t>so</w:t>
      </w:r>
      <w:proofErr w:type="gramEnd"/>
      <w:r w:rsidR="00CD5383">
        <w:rPr>
          <w:color w:val="FF0000"/>
        </w:rPr>
        <w:t xml:space="preserve"> could </w:t>
      </w:r>
      <w:r w:rsidR="006A2880">
        <w:rPr>
          <w:color w:val="FF0000"/>
        </w:rPr>
        <w:t xml:space="preserve">pick mutants using the </w:t>
      </w:r>
      <w:r w:rsidR="008E6E98">
        <w:rPr>
          <w:color w:val="FF0000"/>
        </w:rPr>
        <w:t>DSM data</w:t>
      </w:r>
      <w:r w:rsidR="00D4559E">
        <w:rPr>
          <w:color w:val="FF0000"/>
        </w:rPr>
        <w:t>, confirm kinetics,</w:t>
      </w:r>
      <w:r w:rsidR="008E6E98">
        <w:rPr>
          <w:color w:val="FF0000"/>
        </w:rPr>
        <w:t xml:space="preserve"> and </w:t>
      </w:r>
      <w:r w:rsidR="0068622B">
        <w:rPr>
          <w:color w:val="FF0000"/>
        </w:rPr>
        <w:t xml:space="preserve">do </w:t>
      </w:r>
      <w:r w:rsidR="008E6E98">
        <w:rPr>
          <w:color w:val="FF0000"/>
        </w:rPr>
        <w:t>E-MA</w:t>
      </w:r>
      <w:r w:rsidR="00B71743">
        <w:rPr>
          <w:color w:val="FF0000"/>
        </w:rPr>
        <w:t>P.</w:t>
      </w:r>
      <w:r w:rsidR="00E37C77">
        <w:rPr>
          <w:color w:val="FF0000"/>
        </w:rPr>
        <w:t xml:space="preserve"> Pain!</w:t>
      </w:r>
    </w:p>
    <w:p w:rsidR="00FE17A0" w:rsidRDefault="00FE17A0" w:rsidP="00437E2B">
      <w:pPr>
        <w:rPr>
          <w:color w:val="FF0000"/>
        </w:rPr>
      </w:pPr>
    </w:p>
    <w:p w:rsidR="00C275B6" w:rsidRDefault="00A43B6B" w:rsidP="00437E2B">
      <w:pPr>
        <w:rPr>
          <w:shd w:val="clear" w:color="auto" w:fill="FFFFFF"/>
        </w:rPr>
      </w:pPr>
      <w:r w:rsidRPr="00A43B6B">
        <w:rPr>
          <w:shd w:val="clear" w:color="auto" w:fill="FFFFFF"/>
        </w:rPr>
        <w:t xml:space="preserve">2) I have concerns listed below with the Michaelis-Menten data acquisition and analysis that </w:t>
      </w:r>
      <w:r w:rsidRPr="00A43B6B">
        <w:rPr>
          <w:highlight w:val="yellow"/>
          <w:shd w:val="clear" w:color="auto" w:fill="FFFFFF"/>
        </w:rPr>
        <w:t>need to be addressed because the enzyme data form a linchpin</w:t>
      </w:r>
      <w:r w:rsidRPr="00A43B6B">
        <w:rPr>
          <w:shd w:val="clear" w:color="auto" w:fill="FFFFFF"/>
        </w:rPr>
        <w:t xml:space="preserve"> for the correlations and the eventual model generated in this paper.</w:t>
      </w:r>
    </w:p>
    <w:p w:rsidR="00BF1804" w:rsidRDefault="00BF1804" w:rsidP="00437E2B">
      <w:pPr>
        <w:rPr>
          <w:color w:val="2F5496" w:themeColor="accent1" w:themeShade="BF"/>
          <w:shd w:val="clear" w:color="auto" w:fill="FFFFFF"/>
        </w:rPr>
      </w:pPr>
      <w:r w:rsidRPr="00E80B3B">
        <w:rPr>
          <w:color w:val="2F5496" w:themeColor="accent1" w:themeShade="BF"/>
          <w:highlight w:val="yellow"/>
          <w:shd w:val="clear" w:color="auto" w:fill="FFFFFF"/>
        </w:rPr>
        <w:t>For the editor:</w:t>
      </w:r>
      <w:r w:rsidRPr="00BF1804">
        <w:rPr>
          <w:color w:val="2F5496" w:themeColor="accent1" w:themeShade="BF"/>
          <w:shd w:val="clear" w:color="auto" w:fill="FFFFFF"/>
        </w:rPr>
        <w:t xml:space="preserve"> 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 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n informative 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rsidR="00897788" w:rsidRPr="00BF1804" w:rsidRDefault="00897788" w:rsidP="00437E2B">
      <w:pPr>
        <w:rPr>
          <w:color w:val="2F5496" w:themeColor="accent1" w:themeShade="BF"/>
        </w:rPr>
      </w:pPr>
    </w:p>
    <w:p w:rsidR="00EC6D10" w:rsidRDefault="00A43B6B" w:rsidP="00437E2B">
      <w:pPr>
        <w:rPr>
          <w:shd w:val="clear" w:color="auto" w:fill="FFFFFF"/>
        </w:rPr>
      </w:pPr>
      <w:r w:rsidRPr="00A43B6B">
        <w:rPr>
          <w:shd w:val="clear" w:color="auto" w:fill="FFFFFF"/>
        </w:rPr>
        <w:t xml:space="preserve">a) As far as I could gather from the Methods section, the GAP-mediated GTP hydrolysis </w:t>
      </w:r>
      <w:proofErr w:type="spellStart"/>
      <w:r w:rsidRPr="00A43B6B">
        <w:rPr>
          <w:shd w:val="clear" w:color="auto" w:fill="FFFFFF"/>
        </w:rPr>
        <w:t>kcat</w:t>
      </w:r>
      <w:proofErr w:type="spellEnd"/>
      <w:r w:rsidRPr="00A43B6B">
        <w:rPr>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A43B6B">
        <w:rPr>
          <w:shd w:val="clear" w:color="auto" w:fill="FFFFFF"/>
        </w:rPr>
        <w:t>kcat</w:t>
      </w:r>
      <w:proofErr w:type="spellEnd"/>
      <w:r w:rsidRPr="00A43B6B">
        <w:rPr>
          <w:shd w:val="clear" w:color="auto" w:fill="FFFFFF"/>
        </w:rPr>
        <w:t xml:space="preserve"> and Km reliably. At high [S], only </w:t>
      </w:r>
      <w:proofErr w:type="spellStart"/>
      <w:r w:rsidRPr="00A43B6B">
        <w:rPr>
          <w:shd w:val="clear" w:color="auto" w:fill="FFFFFF"/>
        </w:rPr>
        <w:t>kcat</w:t>
      </w:r>
      <w:proofErr w:type="spellEnd"/>
      <w:r w:rsidRPr="00A43B6B">
        <w:rPr>
          <w:shd w:val="clear" w:color="auto" w:fill="FFFFFF"/>
        </w:rPr>
        <w:t xml:space="preserve"> can be obtained since the velocity of the reaction becomes independent of Km. If the velocity is forcibly fit to </w:t>
      </w:r>
      <w:proofErr w:type="spellStart"/>
      <w:r w:rsidRPr="00A43B6B">
        <w:rPr>
          <w:shd w:val="clear" w:color="auto" w:fill="FFFFFF"/>
        </w:rPr>
        <w:t>kcat</w:t>
      </w:r>
      <w:proofErr w:type="spellEnd"/>
      <w:r w:rsidRPr="00A43B6B">
        <w:rPr>
          <w:shd w:val="clear" w:color="auto" w:fill="FFFFFF"/>
        </w:rPr>
        <w:t xml:space="preserve"> and Km, Km and </w:t>
      </w:r>
      <w:proofErr w:type="spellStart"/>
      <w:r w:rsidRPr="00A43B6B">
        <w:rPr>
          <w:shd w:val="clear" w:color="auto" w:fill="FFFFFF"/>
        </w:rPr>
        <w:t>kcat</w:t>
      </w:r>
      <w:proofErr w:type="spellEnd"/>
      <w:r w:rsidRPr="00A43B6B">
        <w:rPr>
          <w:shd w:val="clear" w:color="auto" w:fill="FFFFFF"/>
        </w:rPr>
        <w:t xml:space="preserve">/Km values will be error-prone and this may explain why errors are larger in the GTP hydrolysis data than in GEF data (Extended data figure 5 panels </w:t>
      </w:r>
      <w:proofErr w:type="spellStart"/>
      <w:proofErr w:type="gramStart"/>
      <w:r w:rsidRPr="00A43B6B">
        <w:rPr>
          <w:shd w:val="clear" w:color="auto" w:fill="FFFFFF"/>
        </w:rPr>
        <w:t>a,b</w:t>
      </w:r>
      <w:proofErr w:type="spellEnd"/>
      <w:proofErr w:type="gramEnd"/>
      <w:r w:rsidRPr="00A43B6B">
        <w:rPr>
          <w:shd w:val="clear" w:color="auto" w:fill="FFFFFF"/>
        </w:rPr>
        <w:t xml:space="preserve"> vs </w:t>
      </w:r>
      <w:proofErr w:type="spellStart"/>
      <w:r w:rsidRPr="00A43B6B">
        <w:rPr>
          <w:shd w:val="clear" w:color="auto" w:fill="FFFFFF"/>
        </w:rPr>
        <w:t>c,d</w:t>
      </w:r>
      <w:proofErr w:type="spellEnd"/>
      <w:r w:rsidRPr="00A43B6B">
        <w:rPr>
          <w:shd w:val="clear" w:color="auto" w:fill="FFFFFF"/>
        </w:rPr>
        <w:t xml:space="preserve">). Since </w:t>
      </w:r>
      <w:proofErr w:type="spellStart"/>
      <w:r w:rsidRPr="00A43B6B">
        <w:rPr>
          <w:shd w:val="clear" w:color="auto" w:fill="FFFFFF"/>
        </w:rPr>
        <w:t>kcat</w:t>
      </w:r>
      <w:proofErr w:type="spellEnd"/>
      <w:r w:rsidRPr="00A43B6B">
        <w:rPr>
          <w:shd w:val="clear" w:color="auto" w:fill="FFFFFF"/>
        </w:rPr>
        <w:t xml:space="preserve">/Km values are central to their conclusions, </w:t>
      </w:r>
      <w:r w:rsidRPr="00A43B6B">
        <w:rPr>
          <w:highlight w:val="yellow"/>
          <w:shd w:val="clear" w:color="auto" w:fill="FFFFFF"/>
        </w:rPr>
        <w:t>the authors must determine Km reliably using multiple [S] data.</w:t>
      </w:r>
    </w:p>
    <w:p w:rsidR="0027243C"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 xml:space="preserve">. </w:t>
      </w:r>
    </w:p>
    <w:p w:rsidR="00432445" w:rsidRDefault="0062495C" w:rsidP="00437E2B">
      <w:pPr>
        <w:rPr>
          <w:color w:val="2F5496" w:themeColor="accent1" w:themeShade="BF"/>
          <w:lang w:val="en-GB"/>
        </w:rPr>
      </w:pPr>
      <w:r>
        <w:rPr>
          <w:color w:val="2F5496" w:themeColor="accent1" w:themeShade="BF"/>
        </w:rPr>
        <w:t>The</w:t>
      </w:r>
      <w:r w:rsidR="005A5729">
        <w:rPr>
          <w:color w:val="2F5496" w:themeColor="accent1" w:themeShade="BF"/>
        </w:rPr>
        <w:t xml:space="preserve"> assay for the GEF-mediate nucleotide exchange of small GTPases using </w:t>
      </w:r>
      <w:proofErr w:type="spellStart"/>
      <w:r w:rsidR="005A5729">
        <w:rPr>
          <w:color w:val="2F5496" w:themeColor="accent1" w:themeShade="BF"/>
        </w:rPr>
        <w:t>mant</w:t>
      </w:r>
      <w:proofErr w:type="spellEnd"/>
      <w:r w:rsidR="005A5729">
        <w:rPr>
          <w:color w:val="2F5496" w:themeColor="accent1" w:themeShade="BF"/>
        </w:rPr>
        <w:t xml:space="preserve">-labelled nucleotides is well established, </w:t>
      </w:r>
      <w:r w:rsidR="0027243C">
        <w:rPr>
          <w:color w:val="2F5496" w:themeColor="accent1" w:themeShade="BF"/>
        </w:rPr>
        <w:t>and the</w:t>
      </w:r>
      <w:r w:rsidR="005A5729">
        <w:rPr>
          <w:color w:val="2F5496" w:themeColor="accent1" w:themeShade="BF"/>
        </w:rPr>
        <w:t xml:space="preserve"> situation is not as ideal for the GTP hydrolysis assay</w:t>
      </w:r>
      <w:r w:rsidR="0027243C">
        <w:rPr>
          <w:color w:val="2F5496" w:themeColor="accent1" w:themeShade="BF"/>
        </w:rPr>
        <w:t xml:space="preserve">. After consulting with multiple labs that work on </w:t>
      </w:r>
      <w:proofErr w:type="gramStart"/>
      <w:r w:rsidR="0027243C">
        <w:rPr>
          <w:color w:val="2F5496" w:themeColor="accent1" w:themeShade="BF"/>
        </w:rPr>
        <w:t>GAPs</w:t>
      </w:r>
      <w:proofErr w:type="gramEnd"/>
      <w:r w:rsidR="0027243C">
        <w:rPr>
          <w:color w:val="2F5496" w:themeColor="accent1" w:themeShade="BF"/>
        </w:rPr>
        <w:t xml:space="preserve"> w</w:t>
      </w:r>
      <w:r w:rsidR="005A5729">
        <w:rPr>
          <w:color w:val="2F5496" w:themeColor="accent1" w:themeShade="BF"/>
        </w:rPr>
        <w:t xml:space="preserve">e chose the state-of-the-art approach </w:t>
      </w:r>
      <w:r w:rsidR="00432445">
        <w:rPr>
          <w:color w:val="2F5496" w:themeColor="accent1" w:themeShade="BF"/>
        </w:rPr>
        <w:t>using a phosphate sensor</w:t>
      </w:r>
      <w:r w:rsidR="00E50B62">
        <w:rPr>
          <w:color w:val="2F5496" w:themeColor="accent1" w:themeShade="BF"/>
        </w:rPr>
        <w:t xml:space="preserve">, following the protocol described </w:t>
      </w:r>
      <w:r w:rsidR="005A5729">
        <w:rPr>
          <w:color w:val="2F5496" w:themeColor="accent1" w:themeShade="BF"/>
        </w:rPr>
        <w:t xml:space="preserve">in </w:t>
      </w:r>
      <w:r w:rsidR="00CE5793" w:rsidRPr="00CE5793">
        <w:rPr>
          <w:color w:val="2F5496" w:themeColor="accent1" w:themeShade="BF"/>
          <w:lang w:val="en-GB"/>
        </w:rPr>
        <w:t xml:space="preserve">Mishra, A. K. &amp; Lambright, D. G. </w:t>
      </w:r>
      <w:r w:rsidR="00CE5793" w:rsidRPr="00CE5793">
        <w:rPr>
          <w:i/>
          <w:iCs/>
          <w:color w:val="2F5496" w:themeColor="accent1" w:themeShade="BF"/>
          <w:lang w:val="en-GB"/>
        </w:rPr>
        <w:t>Methods Mol. Biol.</w:t>
      </w:r>
      <w:r w:rsidR="00CE5793" w:rsidRPr="00CE5793">
        <w:rPr>
          <w:color w:val="2F5496" w:themeColor="accent1" w:themeShade="BF"/>
          <w:lang w:val="en-GB"/>
        </w:rPr>
        <w:t xml:space="preserve"> (2015).</w:t>
      </w:r>
    </w:p>
    <w:p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w:t>
      </w:r>
      <w:proofErr w:type="spellStart"/>
      <w:r>
        <w:rPr>
          <w:color w:val="2F5496" w:themeColor="accent1" w:themeShade="BF"/>
        </w:rPr>
        <w:t>k</w:t>
      </w:r>
      <w:r w:rsidRPr="0027243C">
        <w:rPr>
          <w:color w:val="2F5496" w:themeColor="accent1" w:themeShade="BF"/>
          <w:vertAlign w:val="subscript"/>
        </w:rPr>
        <w:t>cat</w:t>
      </w:r>
      <w:proofErr w:type="spellEnd"/>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other commonly studies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RAN cycle, as RAN/Gsp1 is highly abundant and freely distributed in the cell, unlike other GTPases whose interactions with their GAPs and GEFs are facilitated by membrane interactions. </w:t>
      </w:r>
    </w:p>
    <w:p w:rsidR="009319F6" w:rsidRDefault="0062495C" w:rsidP="00437E2B">
      <w:pPr>
        <w:rPr>
          <w:color w:val="2F5496" w:themeColor="accent1" w:themeShade="BF"/>
        </w:rPr>
      </w:pPr>
      <w:r>
        <w:rPr>
          <w:color w:val="2F5496" w:themeColor="accent1" w:themeShade="BF"/>
        </w:rPr>
        <w:t xml:space="preserve">For the GEF assay we could obtain </w:t>
      </w:r>
      <w:r w:rsidR="00D21229">
        <w:rPr>
          <w:color w:val="2F5496" w:themeColor="accent1" w:themeShade="BF"/>
        </w:rPr>
        <w:t>less noisy and more</w:t>
      </w:r>
      <w:r>
        <w:rPr>
          <w:color w:val="2F5496" w:themeColor="accent1" w:themeShade="BF"/>
        </w:rPr>
        <w:t xml:space="preserve"> reproducible measurements</w:t>
      </w:r>
      <w:r w:rsidR="00D21229">
        <w:rPr>
          <w:color w:val="2F5496" w:themeColor="accent1" w:themeShade="BF"/>
        </w:rPr>
        <w:t xml:space="preserve"> between biological replicates</w:t>
      </w:r>
      <w:r>
        <w:rPr>
          <w:color w:val="2F5496" w:themeColor="accent1" w:themeShade="BF"/>
        </w:rPr>
        <w:t xml:space="preserve"> by</w:t>
      </w:r>
      <w:r w:rsidR="00345001">
        <w:rPr>
          <w:color w:val="2F5496" w:themeColor="accent1" w:themeShade="BF"/>
        </w:rPr>
        <w:t xml:space="preserve"> avoiding 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w:t>
      </w:r>
      <w:proofErr w:type="spellStart"/>
      <w:r>
        <w:rPr>
          <w:color w:val="2F5496" w:themeColor="accent1" w:themeShade="BF"/>
        </w:rPr>
        <w:t>mant</w:t>
      </w:r>
      <w:proofErr w:type="spellEnd"/>
      <w:r>
        <w:rPr>
          <w:color w:val="2F5496" w:themeColor="accent1" w:themeShade="BF"/>
        </w:rPr>
        <w:t xml:space="preserve">-group FRET (described in </w:t>
      </w:r>
      <w:proofErr w:type="spellStart"/>
      <w:r>
        <w:rPr>
          <w:color w:val="2F5496" w:themeColor="accent1" w:themeShade="BF"/>
        </w:rPr>
        <w:t>Klebe</w:t>
      </w:r>
      <w:proofErr w:type="spellEnd"/>
      <w:r>
        <w:rPr>
          <w:color w:val="2F5496" w:themeColor="accent1" w:themeShade="BF"/>
        </w:rPr>
        <w:t xml:space="preserve"> </w:t>
      </w:r>
      <w:r w:rsidRPr="0062495C">
        <w:rPr>
          <w:i/>
          <w:iCs/>
          <w:color w:val="2F5496" w:themeColor="accent1" w:themeShade="BF"/>
        </w:rPr>
        <w:t>et al</w:t>
      </w:r>
      <w:r>
        <w:rPr>
          <w:color w:val="2F5496" w:themeColor="accent1" w:themeShade="BF"/>
        </w:rPr>
        <w:t>. Biochemistry, 1995)</w:t>
      </w:r>
      <w:r w:rsidR="00D21229">
        <w:rPr>
          <w:color w:val="2F5496" w:themeColor="accent1" w:themeShade="BF"/>
        </w:rPr>
        <w:t>. The</w:t>
      </w:r>
      <w:r>
        <w:rPr>
          <w:color w:val="2F5496" w:themeColor="accent1" w:themeShade="BF"/>
        </w:rPr>
        <w:t xml:space="preserve"> K</w:t>
      </w:r>
      <w:r w:rsidRPr="00F331D5">
        <w:rPr>
          <w:color w:val="2F5496" w:themeColor="accent1" w:themeShade="BF"/>
          <w:vertAlign w:val="subscript"/>
        </w:rPr>
        <w:t>m</w:t>
      </w:r>
      <w:r>
        <w:rPr>
          <w:color w:val="2F5496" w:themeColor="accent1" w:themeShade="BF"/>
        </w:rPr>
        <w:t xml:space="preserve"> values of GEF-mediated exchange </w:t>
      </w:r>
      <w:r w:rsidR="009319F6">
        <w:rPr>
          <w:color w:val="2F5496" w:themeColor="accent1" w:themeShade="BF"/>
        </w:rPr>
        <w:t>were</w:t>
      </w:r>
      <w:r>
        <w:rPr>
          <w:color w:val="2F5496" w:themeColor="accent1" w:themeShade="BF"/>
        </w:rPr>
        <w:t xml:space="preserve"> high enough for us to obtain the K</w:t>
      </w:r>
      <w:r w:rsidRPr="009319F6">
        <w:rPr>
          <w:color w:val="2F5496" w:themeColor="accent1" w:themeShade="BF"/>
          <w:vertAlign w:val="subscript"/>
        </w:rPr>
        <w:t>m</w:t>
      </w:r>
      <w:r>
        <w:rPr>
          <w:color w:val="2F5496" w:themeColor="accent1" w:themeShade="BF"/>
        </w:rPr>
        <w:t xml:space="preserve"> and </w:t>
      </w:r>
      <w:proofErr w:type="spellStart"/>
      <w:r>
        <w:rPr>
          <w:color w:val="2F5496" w:themeColor="accent1" w:themeShade="BF"/>
        </w:rPr>
        <w:t>k</w:t>
      </w:r>
      <w:r w:rsidRPr="009319F6">
        <w:rPr>
          <w:color w:val="2F5496" w:themeColor="accent1" w:themeShade="BF"/>
          <w:vertAlign w:val="subscript"/>
        </w:rPr>
        <w:t>cat</w:t>
      </w:r>
      <w:proofErr w:type="spellEnd"/>
      <w:r>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p>
    <w:p w:rsidR="00CA4A6B" w:rsidRDefault="00432445" w:rsidP="00437E2B">
      <w:pPr>
        <w:rPr>
          <w:color w:val="2F5496" w:themeColor="accent1" w:themeShade="BF"/>
        </w:rPr>
      </w:pPr>
      <w:r>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for </w:t>
      </w:r>
      <w:r w:rsidR="00BB29F0">
        <w:rPr>
          <w:color w:val="2F5496" w:themeColor="accent1" w:themeShade="BF"/>
        </w:rPr>
        <w:t xml:space="preserve">many of the 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Pr>
          <w:color w:val="2F5496" w:themeColor="accent1" w:themeShade="BF"/>
        </w:rPr>
        <w:t>is the</w:t>
      </w:r>
      <w:r w:rsidR="00CA4A6B">
        <w:rPr>
          <w:color w:val="2F5496" w:themeColor="accent1" w:themeShade="BF"/>
        </w:rPr>
        <w:t xml:space="preserve"> computational limitations</w:t>
      </w:r>
      <w:r>
        <w:rPr>
          <w:color w:val="2F5496" w:themeColor="accent1" w:themeShade="BF"/>
        </w:rPr>
        <w:t>, which are not relevant any more</w:t>
      </w:r>
      <w:r w:rsidR="00CA4A6B">
        <w:rPr>
          <w:color w:val="2F5496" w:themeColor="accent1" w:themeShade="BF"/>
        </w:rPr>
        <w:t>.</w:t>
      </w:r>
    </w:p>
    <w:p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e would argue that many limitations exist even if we use the approach the reviewer suggest. For example, if we did </w:t>
      </w:r>
      <w:r>
        <w:rPr>
          <w:color w:val="2F5496" w:themeColor="accent1" w:themeShade="BF"/>
        </w:rPr>
        <w:lastRenderedPageBreak/>
        <w:t>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is not exponential (as can be seen in our Supplementary File 1 Figure 3) and the initial velocity could only be estimated by a linear fit of the first 10% of the reaction. </w:t>
      </w:r>
      <w:r w:rsidR="00BB29F0">
        <w:rPr>
          <w:color w:val="2F5496" w:themeColor="accent1" w:themeShade="BF"/>
        </w:rPr>
        <w:t>And the accuracy of the linear fit to the initial data is always limited</w:t>
      </w:r>
      <w:r>
        <w:rPr>
          <w:color w:val="2F5496" w:themeColor="accent1" w:themeShade="BF"/>
        </w:rPr>
        <w:t xml:space="preserve">. The very beginning of the reaction is, for technical reasons always missed and the very high rate in the beginning necessarily means that the ratio of time points to concentration change is low. </w:t>
      </w:r>
    </w:p>
    <w:p w:rsidR="00345001" w:rsidRDefault="00345001" w:rsidP="00437E2B">
      <w:pPr>
        <w:rPr>
          <w:color w:val="2F5496" w:themeColor="accent1" w:themeShade="BF"/>
        </w:rPr>
      </w:pPr>
      <w:r>
        <w:rPr>
          <w:color w:val="2F5496" w:themeColor="accent1" w:themeShade="BF"/>
        </w:rPr>
        <w:t xml:space="preserve">The confidence of the calculated </w:t>
      </w:r>
      <w:proofErr w:type="spellStart"/>
      <w:r>
        <w:rPr>
          <w:color w:val="2F5496" w:themeColor="accent1" w:themeShade="BF"/>
        </w:rPr>
        <w:t>k</w:t>
      </w:r>
      <w:r w:rsidRPr="00345001">
        <w:rPr>
          <w:color w:val="2F5496" w:themeColor="accent1" w:themeShade="BF"/>
          <w:vertAlign w:val="subscript"/>
        </w:rPr>
        <w:t>cat</w:t>
      </w:r>
      <w:proofErr w:type="spellEnd"/>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w:t>
      </w:r>
      <w:proofErr w:type="spellStart"/>
      <w:r>
        <w:rPr>
          <w:color w:val="2F5496" w:themeColor="accent1" w:themeShade="BF"/>
        </w:rPr>
        <w:t>k</w:t>
      </w:r>
      <w:r w:rsidRPr="008C0871">
        <w:rPr>
          <w:color w:val="2F5496" w:themeColor="accent1" w:themeShade="BF"/>
          <w:vertAlign w:val="subscript"/>
        </w:rPr>
        <w:t>cat</w:t>
      </w:r>
      <w:proofErr w:type="spellEnd"/>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high, in order not to miss much of the initial hydrolysis we used picomolar concentrations of the enzyme which were below detection limit of standard protein concentration measurements (Bradford or UV spectroscopy), meaning that there was necessarily some error in enzyme concentration estimate. Furthermore, </w:t>
      </w:r>
    </w:p>
    <w:p w:rsidR="00BB29F0" w:rsidRDefault="00BB29F0" w:rsidP="00437E2B">
      <w:pPr>
        <w:rPr>
          <w:color w:val="2F5496" w:themeColor="accent1" w:themeShade="BF"/>
        </w:rPr>
      </w:pPr>
      <w:r>
        <w:rPr>
          <w:color w:val="2F5496" w:themeColor="accent1" w:themeShade="BF"/>
        </w:rPr>
        <w:t xml:space="preserve">And finally, after weighing the limitations of the different approaches, we decided to use the phosphate sensor in combination with the integrated Michaelis-Menten fit and use the most transparent and honest way of representing the data and their limitations and potential errors. In order to make this point even clearer, we have now added additional discussion about the limitations of our kinetics to the Supplementary File 1 Supplementary Discussion. although we share the reviewers view that it is important to </w:t>
      </w:r>
    </w:p>
    <w:p w:rsidR="00974C00" w:rsidRDefault="00974C00" w:rsidP="00437E2B">
      <w:pPr>
        <w:rPr>
          <w:color w:val="2F5496" w:themeColor="accent1" w:themeShade="BF"/>
        </w:rPr>
      </w:pPr>
    </w:p>
    <w:p w:rsidR="00D84B1C" w:rsidRDefault="00D84B1C" w:rsidP="00437E2B">
      <w:pPr>
        <w:rPr>
          <w:color w:val="2F5496" w:themeColor="accent1" w:themeShade="BF"/>
          <w:lang w:val="en-GB"/>
        </w:rPr>
      </w:pPr>
      <w:r>
        <w:rPr>
          <w:color w:val="2F5496" w:themeColor="accent1" w:themeShade="BF"/>
          <w:lang w:val="en-GB"/>
        </w:rPr>
        <w:t>REFERENCES:</w:t>
      </w:r>
    </w:p>
    <w:p w:rsidR="00D84B1C" w:rsidRDefault="00D84B1C" w:rsidP="00437E2B">
      <w:pPr>
        <w:rPr>
          <w:color w:val="2F5496" w:themeColor="accent1" w:themeShade="BF"/>
          <w:lang w:val="en-GB"/>
        </w:rPr>
      </w:pPr>
    </w:p>
    <w:p w:rsidR="00D84B1C" w:rsidRDefault="00D84B1C" w:rsidP="00437E2B">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rsidR="00D84B1C" w:rsidRDefault="00D84B1C" w:rsidP="00437E2B">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rsidR="00C6615C" w:rsidRDefault="00C6615C" w:rsidP="00437E2B">
      <w:pPr>
        <w:rPr>
          <w:color w:val="2F5496" w:themeColor="accent1" w:themeShade="BF"/>
        </w:rPr>
      </w:pPr>
      <w:r>
        <w:rPr>
          <w:color w:val="2F5496" w:themeColor="accent1" w:themeShade="BF"/>
        </w:rPr>
        <w:t xml:space="preserve">Check if anyone else does kinetics with </w:t>
      </w:r>
      <w:r w:rsidRPr="00C6615C">
        <w:rPr>
          <w:i/>
          <w:iCs/>
          <w:color w:val="2F5496" w:themeColor="accent1" w:themeShade="BF"/>
        </w:rPr>
        <w:t>pombe</w:t>
      </w:r>
      <w:r>
        <w:rPr>
          <w:color w:val="2F5496" w:themeColor="accent1" w:themeShade="BF"/>
        </w:rPr>
        <w:t xml:space="preserve"> and compare values. </w:t>
      </w:r>
    </w:p>
    <w:p w:rsidR="00C6615C" w:rsidRDefault="00C6615C" w:rsidP="00437E2B">
      <w:pPr>
        <w:rPr>
          <w:color w:val="2F5496" w:themeColor="accent1" w:themeShade="BF"/>
        </w:rPr>
      </w:pPr>
      <w:r>
        <w:rPr>
          <w:color w:val="2F5496" w:themeColor="accent1" w:themeShade="BF"/>
        </w:rPr>
        <w:t xml:space="preserve">We can emphasize that our </w:t>
      </w:r>
      <w:proofErr w:type="spellStart"/>
      <w:r>
        <w:rPr>
          <w:color w:val="2F5496" w:themeColor="accent1" w:themeShade="BF"/>
        </w:rPr>
        <w:t>kcat</w:t>
      </w:r>
      <w:proofErr w:type="spellEnd"/>
      <w:r>
        <w:rPr>
          <w:color w:val="2F5496" w:themeColor="accent1" w:themeShade="BF"/>
        </w:rPr>
        <w:t xml:space="preserve">/Km are very reproducible. </w:t>
      </w:r>
    </w:p>
    <w:p w:rsidR="0071528C" w:rsidRDefault="0071528C" w:rsidP="00437E2B">
      <w:pPr>
        <w:rPr>
          <w:color w:val="2F5496" w:themeColor="accent1" w:themeShade="BF"/>
        </w:rPr>
      </w:pPr>
      <w:r>
        <w:rPr>
          <w:color w:val="2F5496" w:themeColor="accent1" w:themeShade="BF"/>
        </w:rPr>
        <w:t>Emphasize the relative relationship between kinetics for mutants – the conclusions are based on bin</w:t>
      </w:r>
      <w:r w:rsidR="008467E0">
        <w:rPr>
          <w:color w:val="2F5496" w:themeColor="accent1" w:themeShade="BF"/>
        </w:rPr>
        <w:t>n</w:t>
      </w:r>
      <w:r>
        <w:rPr>
          <w:color w:val="2F5496" w:themeColor="accent1" w:themeShade="BF"/>
        </w:rPr>
        <w:t>ing the mutants.</w:t>
      </w:r>
    </w:p>
    <w:p w:rsidR="008467E0" w:rsidRDefault="008467E0" w:rsidP="00437E2B">
      <w:pPr>
        <w:rPr>
          <w:color w:val="2F5496" w:themeColor="accent1" w:themeShade="BF"/>
        </w:rPr>
      </w:pPr>
      <w:r>
        <w:rPr>
          <w:color w:val="2F5496" w:themeColor="accent1" w:themeShade="BF"/>
        </w:rPr>
        <w:t xml:space="preserve">This would be a beautiful detailed kinetics study that would be valuable, and we share the love for kinetics. </w:t>
      </w:r>
    </w:p>
    <w:p w:rsidR="008467E0" w:rsidRDefault="008467E0" w:rsidP="00437E2B">
      <w:pPr>
        <w:rPr>
          <w:color w:val="2F5496" w:themeColor="accent1" w:themeShade="BF"/>
        </w:rPr>
      </w:pPr>
      <w:r>
        <w:rPr>
          <w:color w:val="2F5496" w:themeColor="accent1" w:themeShade="BF"/>
        </w:rPr>
        <w:t>Difficulty of these measurements in terms of small differences but nevertheless it is remarkable that they result in clear classification of the different processes.</w:t>
      </w:r>
    </w:p>
    <w:p w:rsidR="008467E0" w:rsidRDefault="008467E0" w:rsidP="00437E2B">
      <w:pPr>
        <w:rPr>
          <w:color w:val="2F5496" w:themeColor="accent1" w:themeShade="BF"/>
        </w:rPr>
      </w:pPr>
    </w:p>
    <w:p w:rsidR="00C6615C" w:rsidRDefault="00674159" w:rsidP="00C6615C">
      <w:pPr>
        <w:ind w:firstLine="720"/>
        <w:rPr>
          <w:color w:val="2F5496" w:themeColor="accent1" w:themeShade="BF"/>
        </w:rPr>
      </w:pPr>
      <w:r>
        <w:rPr>
          <w:color w:val="2F5496" w:themeColor="accent1" w:themeShade="BF"/>
        </w:rPr>
        <w:t>Main point:</w:t>
      </w:r>
      <w:r w:rsidR="00C6615C">
        <w:rPr>
          <w:color w:val="2F5496" w:themeColor="accent1" w:themeShade="BF"/>
        </w:rPr>
        <w:t xml:space="preserve"> using curves in this way is a method that’s been used and has precedent (including GTPases)</w:t>
      </w:r>
    </w:p>
    <w:p w:rsidR="00C6615C" w:rsidRPr="00C6615C" w:rsidRDefault="00C6615C" w:rsidP="00674159">
      <w:pPr>
        <w:rPr>
          <w:color w:val="2F5496" w:themeColor="accent1" w:themeShade="BF"/>
        </w:rPr>
      </w:pPr>
      <w:r>
        <w:rPr>
          <w:color w:val="2F5496" w:themeColor="accent1" w:themeShade="BF"/>
        </w:rPr>
        <w:t xml:space="preserve"> </w:t>
      </w:r>
    </w:p>
    <w:p w:rsidR="009F7702" w:rsidRPr="009F7702" w:rsidRDefault="00EC4B94" w:rsidP="00437E2B">
      <w:pPr>
        <w:rPr>
          <w:color w:val="FF0000"/>
        </w:rPr>
      </w:pPr>
      <w:r w:rsidRPr="009F7702">
        <w:rPr>
          <w:color w:val="FF0000"/>
        </w:rPr>
        <w:t xml:space="preserve">Option 1: Argue </w:t>
      </w:r>
      <w:r w:rsidR="009F7702" w:rsidRPr="009F7702">
        <w:rPr>
          <w:color w:val="FF0000"/>
        </w:rPr>
        <w:t>based on precedent for this analysis</w:t>
      </w:r>
      <w:r w:rsidR="009801B4">
        <w:rPr>
          <w:color w:val="FF0000"/>
        </w:rPr>
        <w:t xml:space="preserve">, </w:t>
      </w:r>
      <w:r w:rsidR="0022363D">
        <w:rPr>
          <w:color w:val="FF0000"/>
        </w:rPr>
        <w:t>plus</w:t>
      </w:r>
      <w:r w:rsidR="009801B4">
        <w:rPr>
          <w:color w:val="FF0000"/>
        </w:rPr>
        <w:t xml:space="preserve"> we already know values are reasonable for </w:t>
      </w:r>
      <w:proofErr w:type="gramStart"/>
      <w:r w:rsidR="009801B4">
        <w:rPr>
          <w:color w:val="FF0000"/>
        </w:rPr>
        <w:t>wild-type</w:t>
      </w:r>
      <w:proofErr w:type="gramEnd"/>
      <w:r w:rsidR="009801B4">
        <w:rPr>
          <w:color w:val="FF0000"/>
        </w:rPr>
        <w:t>.</w:t>
      </w:r>
    </w:p>
    <w:p w:rsidR="009F7702" w:rsidRDefault="009F7702" w:rsidP="00437E2B">
      <w:pPr>
        <w:rPr>
          <w:color w:val="FF0000"/>
        </w:rPr>
      </w:pPr>
      <w:r w:rsidRPr="009F7702">
        <w:rPr>
          <w:color w:val="FF0000"/>
        </w:rPr>
        <w:t xml:space="preserve">Option 2: Validate approach for </w:t>
      </w:r>
      <w:r w:rsidR="009801B4">
        <w:rPr>
          <w:color w:val="FF0000"/>
        </w:rPr>
        <w:t xml:space="preserve">additional </w:t>
      </w:r>
      <w:r w:rsidRPr="009F7702">
        <w:rPr>
          <w:color w:val="FF0000"/>
        </w:rPr>
        <w:t>key mutants</w:t>
      </w:r>
      <w:r w:rsidR="009801B4">
        <w:rPr>
          <w:color w:val="FF0000"/>
        </w:rPr>
        <w:t xml:space="preserve">, ok if data agree, </w:t>
      </w:r>
      <w:r w:rsidR="002D5B70">
        <w:rPr>
          <w:color w:val="FF0000"/>
        </w:rPr>
        <w:t xml:space="preserve">otherwise </w:t>
      </w:r>
      <w:r w:rsidR="009801B4">
        <w:rPr>
          <w:color w:val="FF0000"/>
        </w:rPr>
        <w:t>need more exp.</w:t>
      </w:r>
    </w:p>
    <w:p w:rsidR="00674159" w:rsidRDefault="00674159" w:rsidP="00437E2B"/>
    <w:p w:rsidR="00C275B6" w:rsidRDefault="00A43B6B" w:rsidP="00437E2B">
      <w:r w:rsidRPr="00A43B6B">
        <w:rPr>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w:t>
      </w:r>
      <w:r w:rsidRPr="00A43B6B">
        <w:rPr>
          <w:shd w:val="clear" w:color="auto" w:fill="FFFFFF"/>
        </w:rPr>
        <w:lastRenderedPageBreak/>
        <w:t xml:space="preserve">factors (NEFs) facilitating the cycle. Careful enzyme kinetics work by the groups of Philip Christen, Roger </w:t>
      </w:r>
      <w:proofErr w:type="spellStart"/>
      <w:r w:rsidRPr="00A43B6B">
        <w:rPr>
          <w:shd w:val="clear" w:color="auto" w:fill="FFFFFF"/>
        </w:rPr>
        <w:t>McMacken</w:t>
      </w:r>
      <w:proofErr w:type="spellEnd"/>
      <w:r w:rsidRPr="00A43B6B">
        <w:rPr>
          <w:shd w:val="clear" w:color="auto" w:fill="FFFFFF"/>
        </w:rPr>
        <w:t xml:space="preserve">, Bernd </w:t>
      </w:r>
      <w:proofErr w:type="spellStart"/>
      <w:r w:rsidRPr="00A43B6B">
        <w:rPr>
          <w:shd w:val="clear" w:color="auto" w:fill="FFFFFF"/>
        </w:rPr>
        <w:t>Bukau</w:t>
      </w:r>
      <w:proofErr w:type="spellEnd"/>
      <w:r w:rsidRPr="00A43B6B">
        <w:rPr>
          <w:shd w:val="clear" w:color="auto" w:fill="FFFFFF"/>
        </w:rPr>
        <w:t xml:space="preserve"> and others show that </w:t>
      </w:r>
      <w:r w:rsidRPr="00A43B6B">
        <w:rPr>
          <w:highlight w:val="yellow"/>
          <w:shd w:val="clear" w:color="auto" w:fill="FFFFFF"/>
        </w:rPr>
        <w:t>multiple steps must be considered in building a model</w:t>
      </w:r>
      <w:r w:rsidRPr="00A43B6B">
        <w:rPr>
          <w:shd w:val="clear" w:color="auto" w:fill="FFFFFF"/>
        </w:rPr>
        <w:t xml:space="preserve"> (Hu, Mayer and Tomita, </w:t>
      </w:r>
      <w:proofErr w:type="spellStart"/>
      <w:r w:rsidRPr="00A43B6B">
        <w:rPr>
          <w:shd w:val="clear" w:color="auto" w:fill="FFFFFF"/>
        </w:rPr>
        <w:t>BiophysJ</w:t>
      </w:r>
      <w:proofErr w:type="spellEnd"/>
      <w:r w:rsidRPr="00A43B6B">
        <w:rPr>
          <w:shd w:val="clear" w:color="auto" w:fill="FFFFFF"/>
        </w:rPr>
        <w:t xml:space="preserve"> 2006). Some of the questions that authors need to consider are:</w:t>
      </w:r>
    </w:p>
    <w:p w:rsidR="00840215" w:rsidRPr="00C275B6" w:rsidRDefault="00A43B6B" w:rsidP="00437E2B">
      <w:r w:rsidRPr="00A43B6B">
        <w:rPr>
          <w:shd w:val="clear" w:color="auto" w:fill="FFFFFF"/>
        </w:rPr>
        <w:t>(</w:t>
      </w:r>
      <w:proofErr w:type="spellStart"/>
      <w:r w:rsidRPr="00A43B6B">
        <w:rPr>
          <w:shd w:val="clear" w:color="auto" w:fill="FFFFFF"/>
        </w:rPr>
        <w:t>i</w:t>
      </w:r>
      <w:proofErr w:type="spellEnd"/>
      <w:r w:rsidRPr="00A43B6B">
        <w:rPr>
          <w:shd w:val="clear" w:color="auto" w:fill="FFFFFF"/>
        </w:rPr>
        <w:t xml:space="preserve">) How is the </w:t>
      </w:r>
      <w:r w:rsidRPr="00A43B6B">
        <w:rPr>
          <w:highlight w:val="yellow"/>
          <w:shd w:val="clear" w:color="auto" w:fill="FFFFFF"/>
        </w:rPr>
        <w:t>basal GTPase activity</w:t>
      </w:r>
      <w:r w:rsidRPr="00A43B6B">
        <w:rPr>
          <w:shd w:val="clear" w:color="auto" w:fill="FFFFFF"/>
        </w:rPr>
        <w:t xml:space="preserve"> of Gsp1 taken into account? The authors have mentioned controls in the Methods. Equations used for correcting for the basal rate and equations used for fitting the data should be stated.</w:t>
      </w:r>
    </w:p>
    <w:p w:rsidR="00840215" w:rsidRDefault="00840215" w:rsidP="00437E2B"/>
    <w:p w:rsidR="00C275B6" w:rsidRDefault="00C2158C" w:rsidP="00437E2B">
      <w:pPr>
        <w:rPr>
          <w:color w:val="00B0F0"/>
        </w:rPr>
      </w:pPr>
      <w:r>
        <w:rPr>
          <w:color w:val="00B0F0"/>
        </w:rPr>
        <w:t>D</w:t>
      </w:r>
      <w:r w:rsidR="00840215" w:rsidRPr="00840215">
        <w:rPr>
          <w:color w:val="00B0F0"/>
        </w:rPr>
        <w:t>escribe in detail.</w:t>
      </w:r>
    </w:p>
    <w:p w:rsidR="00840215" w:rsidRDefault="00A43B6B" w:rsidP="00437E2B">
      <w:pPr>
        <w:rPr>
          <w:shd w:val="clear" w:color="auto" w:fill="FFFFFF"/>
        </w:rPr>
      </w:pPr>
      <w:r w:rsidRPr="00A43B6B">
        <w:rPr>
          <w:shd w:val="clear" w:color="auto" w:fill="FFFFFF"/>
        </w:rPr>
        <w:t xml:space="preserve">ii) What are the relative affinities of GDP and GTP for Gsp1? This is important, for example, in deciding </w:t>
      </w:r>
      <w:r w:rsidRPr="00A43B6B">
        <w:rPr>
          <w:highlight w:val="yellow"/>
          <w:shd w:val="clear" w:color="auto" w:fill="FFFFFF"/>
        </w:rPr>
        <w:t>how much excess GTP is needed in a nucleotide exchange experiment</w:t>
      </w:r>
      <w:r w:rsidRPr="00A43B6B">
        <w:rPr>
          <w:shd w:val="clear" w:color="auto" w:fill="FFFFFF"/>
        </w:rPr>
        <w:t>.</w:t>
      </w:r>
    </w:p>
    <w:p w:rsidR="00840215" w:rsidRDefault="00840215" w:rsidP="00437E2B"/>
    <w:p w:rsidR="00EF6A21" w:rsidRDefault="00EF6A21" w:rsidP="00EF6A21">
      <w:r>
        <w:t>Ran binds GTP specifically and with high affinity (&gt; 1</w:t>
      </w:r>
      <w:r w:rsidRPr="00EF6A21">
        <w:rPr>
          <w:vertAlign w:val="superscript"/>
        </w:rPr>
        <w:t>9</w:t>
      </w:r>
      <w:r>
        <w:t xml:space="preserve"> M</w:t>
      </w:r>
      <w:r w:rsidRPr="00EF6A21">
        <w:rPr>
          <w:vertAlign w:val="superscript"/>
        </w:rPr>
        <w:t>-</w:t>
      </w:r>
      <w:proofErr w:type="gramStart"/>
      <w:r w:rsidRPr="00EF6A21">
        <w:rPr>
          <w:vertAlign w:val="superscript"/>
        </w:rPr>
        <w:t>1</w:t>
      </w:r>
      <w:r>
        <w:t>)(</w:t>
      </w:r>
      <w:proofErr w:type="spellStart"/>
      <w:proofErr w:type="gramEnd"/>
      <w:r>
        <w:t>Klebe</w:t>
      </w:r>
      <w:proofErr w:type="spellEnd"/>
      <w:r>
        <w:t xml:space="preserve"> et </w:t>
      </w:r>
      <w:proofErr w:type="spellStart"/>
      <w:r>
        <w:t>aI</w:t>
      </w:r>
      <w:proofErr w:type="spellEnd"/>
      <w:r>
        <w:t xml:space="preserve">., 1995a). A low dissociation rate leads to almost irreversible binding of the guanine nucleotide. </w:t>
      </w:r>
      <w:proofErr w:type="spellStart"/>
      <w:proofErr w:type="gramStart"/>
      <w:r>
        <w:t>Ran:GDP</w:t>
      </w:r>
      <w:proofErr w:type="spellEnd"/>
      <w:proofErr w:type="gramEnd"/>
      <w:r>
        <w:t xml:space="preserve"> and </w:t>
      </w:r>
      <w:proofErr w:type="spellStart"/>
      <w:r>
        <w:t>Ran:GTP</w:t>
      </w:r>
      <w:proofErr w:type="spellEnd"/>
      <w:r>
        <w:t xml:space="preserve"> complexes have half-lives of several hours (Bischoff and </w:t>
      </w:r>
      <w:proofErr w:type="spellStart"/>
      <w:r>
        <w:t>Ponstingl</w:t>
      </w:r>
      <w:proofErr w:type="spellEnd"/>
      <w:r>
        <w:t xml:space="preserve">, 1991 a; </w:t>
      </w:r>
      <w:proofErr w:type="spellStart"/>
      <w:r w:rsidRPr="00EF6A21">
        <w:rPr>
          <w:lang w:val="en-GB"/>
        </w:rPr>
        <w:t>Klebe</w:t>
      </w:r>
      <w:proofErr w:type="spellEnd"/>
      <w:r w:rsidRPr="00EF6A21">
        <w:rPr>
          <w:lang w:val="en-GB"/>
        </w:rPr>
        <w:t xml:space="preserve"> et </w:t>
      </w:r>
      <w:proofErr w:type="spellStart"/>
      <w:r w:rsidRPr="00EF6A21">
        <w:rPr>
          <w:lang w:val="en-GB"/>
        </w:rPr>
        <w:t>aI</w:t>
      </w:r>
      <w:proofErr w:type="spellEnd"/>
      <w:r w:rsidRPr="00EF6A21">
        <w:rPr>
          <w:lang w:val="en-GB"/>
        </w:rPr>
        <w:t xml:space="preserve">., 1995a; </w:t>
      </w:r>
      <w:proofErr w:type="spellStart"/>
      <w:r w:rsidRPr="00EF6A21">
        <w:rPr>
          <w:lang w:val="en-GB"/>
        </w:rPr>
        <w:t>Klebe</w:t>
      </w:r>
      <w:proofErr w:type="spellEnd"/>
      <w:r w:rsidRPr="00EF6A21">
        <w:rPr>
          <w:lang w:val="en-GB"/>
        </w:rPr>
        <w:t xml:space="preserve"> et </w:t>
      </w:r>
      <w:proofErr w:type="spellStart"/>
      <w:r w:rsidRPr="00EF6A21">
        <w:rPr>
          <w:lang w:val="en-GB"/>
        </w:rPr>
        <w:t>aI</w:t>
      </w:r>
      <w:proofErr w:type="spellEnd"/>
      <w:r w:rsidRPr="00EF6A21">
        <w:rPr>
          <w:lang w:val="en-GB"/>
        </w:rPr>
        <w:t xml:space="preserve">., 1995b). </w:t>
      </w:r>
      <w:r>
        <w:t xml:space="preserve">The low intrinsic dissociation rates of GDP and GTP are paralleled by a low intrinsic rate of </w:t>
      </w:r>
      <w:proofErr w:type="spellStart"/>
      <w:r>
        <w:t>Ran·GTP</w:t>
      </w:r>
      <w:proofErr w:type="spellEnd"/>
      <w:r>
        <w:t xml:space="preserve"> hydrolysis (conversion of </w:t>
      </w:r>
      <w:proofErr w:type="spellStart"/>
      <w:r>
        <w:t>Ran'GTP</w:t>
      </w:r>
      <w:proofErr w:type="spellEnd"/>
      <w:r>
        <w:t xml:space="preserve"> to </w:t>
      </w:r>
      <w:proofErr w:type="spellStart"/>
      <w:r>
        <w:t>Ran'GDP</w:t>
      </w:r>
      <w:proofErr w:type="spellEnd"/>
      <w:r>
        <w:t xml:space="preserve"> + Pi).</w:t>
      </w:r>
    </w:p>
    <w:p w:rsidR="00840215" w:rsidRPr="00840215" w:rsidRDefault="00840215" w:rsidP="00437E2B">
      <w:pPr>
        <w:rPr>
          <w:color w:val="00B0F0"/>
        </w:rPr>
      </w:pPr>
      <w:r w:rsidRPr="00840215">
        <w:rPr>
          <w:color w:val="00B0F0"/>
        </w:rPr>
        <w:t xml:space="preserve">I think we can address this </w:t>
      </w:r>
      <w:r w:rsidR="00E37C77">
        <w:rPr>
          <w:color w:val="00B0F0"/>
        </w:rPr>
        <w:t>by adding suppl discussion</w:t>
      </w:r>
      <w:r w:rsidRPr="00840215">
        <w:rPr>
          <w:color w:val="00B0F0"/>
        </w:rPr>
        <w:t xml:space="preserve"> because </w:t>
      </w:r>
      <w:r w:rsidR="00E37C77">
        <w:rPr>
          <w:color w:val="00B0F0"/>
        </w:rPr>
        <w:t xml:space="preserve">nucleotide </w:t>
      </w:r>
      <w:r w:rsidRPr="00840215">
        <w:rPr>
          <w:color w:val="00B0F0"/>
        </w:rPr>
        <w:t xml:space="preserve">affinities are so </w:t>
      </w:r>
      <w:proofErr w:type="gramStart"/>
      <w:r w:rsidRPr="00840215">
        <w:rPr>
          <w:color w:val="00B0F0"/>
        </w:rPr>
        <w:t>high</w:t>
      </w:r>
      <w:r w:rsidR="00E37C77">
        <w:rPr>
          <w:color w:val="00B0F0"/>
        </w:rPr>
        <w:t>,</w:t>
      </w:r>
      <w:r>
        <w:rPr>
          <w:color w:val="00B0F0"/>
        </w:rPr>
        <w:t xml:space="preserve"> but</w:t>
      </w:r>
      <w:proofErr w:type="gramEnd"/>
      <w:r>
        <w:rPr>
          <w:color w:val="00B0F0"/>
        </w:rPr>
        <w:t xml:space="preserve"> should make sure</w:t>
      </w:r>
      <w:r w:rsidR="008F0691">
        <w:rPr>
          <w:color w:val="00B0F0"/>
        </w:rPr>
        <w:t xml:space="preserve"> we can confidently say it does not affect interpretation of kinetics</w:t>
      </w:r>
      <w:r w:rsidRPr="00840215">
        <w:rPr>
          <w:color w:val="00B0F0"/>
        </w:rPr>
        <w:t xml:space="preserve">. </w:t>
      </w:r>
      <w:proofErr w:type="gramStart"/>
      <w:r w:rsidRPr="00840215">
        <w:rPr>
          <w:color w:val="00B0F0"/>
        </w:rPr>
        <w:t>Also</w:t>
      </w:r>
      <w:proofErr w:type="gramEnd"/>
      <w:r w:rsidRPr="00840215">
        <w:rPr>
          <w:color w:val="00B0F0"/>
        </w:rPr>
        <w:t xml:space="preserve"> we have loading </w:t>
      </w:r>
      <w:r w:rsidR="008F0691">
        <w:rPr>
          <w:color w:val="00B0F0"/>
        </w:rPr>
        <w:t xml:space="preserve">efficiency </w:t>
      </w:r>
      <w:r w:rsidRPr="00840215">
        <w:rPr>
          <w:color w:val="00B0F0"/>
        </w:rPr>
        <w:t xml:space="preserve">data. </w:t>
      </w:r>
    </w:p>
    <w:p w:rsidR="00CD288F" w:rsidRDefault="00CD288F" w:rsidP="00437E2B"/>
    <w:p w:rsidR="00A744EC" w:rsidRDefault="00A43B6B" w:rsidP="00437E2B">
      <w:pPr>
        <w:rPr>
          <w:shd w:val="clear" w:color="auto" w:fill="FFFFFF"/>
        </w:rPr>
      </w:pPr>
      <w:r w:rsidRPr="00A43B6B">
        <w:rPr>
          <w:shd w:val="clear" w:color="auto" w:fill="FFFFFF"/>
        </w:rPr>
        <w:t xml:space="preserve">(iii) Factors such as </w:t>
      </w:r>
      <w:r w:rsidRPr="00A43B6B">
        <w:rPr>
          <w:highlight w:val="yellow"/>
          <w:shd w:val="clear" w:color="auto" w:fill="FFFFFF"/>
        </w:rPr>
        <w:t>GAP and GEF may have residual affinities for the products of the enzyme reaction</w:t>
      </w:r>
      <w:r w:rsidRPr="00A43B6B">
        <w:rPr>
          <w:shd w:val="clear" w:color="auto" w:fill="FFFFFF"/>
        </w:rPr>
        <w:t xml:space="preserve"> (GDP-Gsp1 and GTP-Gsp1 respectively). Are these numbers known to be negligible? </w:t>
      </w:r>
      <w:r w:rsidRPr="00A43B6B">
        <w:rPr>
          <w:highlight w:val="yellow"/>
          <w:shd w:val="clear" w:color="auto" w:fill="FFFFFF"/>
        </w:rPr>
        <w:t>If not, they have to be taken into account in determining '</w:t>
      </w:r>
      <w:proofErr w:type="spellStart"/>
      <w:r w:rsidRPr="00A43B6B">
        <w:rPr>
          <w:highlight w:val="yellow"/>
          <w:shd w:val="clear" w:color="auto" w:fill="FFFFFF"/>
        </w:rPr>
        <w:t>kcat</w:t>
      </w:r>
      <w:proofErr w:type="spellEnd"/>
      <w:r w:rsidRPr="00A43B6B">
        <w:rPr>
          <w:highlight w:val="yellow"/>
          <w:shd w:val="clear" w:color="auto" w:fill="FFFFFF"/>
        </w:rPr>
        <w:t>' and 'Km</w:t>
      </w:r>
      <w:r w:rsidRPr="00A43B6B">
        <w:rPr>
          <w:shd w:val="clear" w:color="auto" w:fill="FFFFFF"/>
        </w:rPr>
        <w:t>'.</w:t>
      </w:r>
    </w:p>
    <w:p w:rsidR="00A744EC" w:rsidRPr="00F4786E" w:rsidRDefault="00F4786E" w:rsidP="00437E2B">
      <w:pPr>
        <w:rPr>
          <w:color w:val="2F5496" w:themeColor="accent1" w:themeShade="BF"/>
        </w:rPr>
      </w:pPr>
      <w:r w:rsidRPr="00F4786E">
        <w:rPr>
          <w:color w:val="2F5496" w:themeColor="accent1" w:themeShade="BF"/>
        </w:rPr>
        <w:t>GEF does, that is why we do linear fits w</w:t>
      </w:r>
      <w:r>
        <w:rPr>
          <w:color w:val="2F5496" w:themeColor="accent1" w:themeShade="BF"/>
        </w:rPr>
        <w:t>hen we do higher concentrations.</w:t>
      </w:r>
    </w:p>
    <w:p w:rsidR="00B05837" w:rsidRPr="00B05837" w:rsidRDefault="007A0E89" w:rsidP="00437E2B">
      <w:pPr>
        <w:rPr>
          <w:color w:val="00B0F0"/>
        </w:rPr>
      </w:pPr>
      <w:r>
        <w:rPr>
          <w:color w:val="00B0F0"/>
        </w:rPr>
        <w:t xml:space="preserve">Add </w:t>
      </w:r>
      <w:r w:rsidR="00D13C32">
        <w:rPr>
          <w:color w:val="00B0F0"/>
        </w:rPr>
        <w:t xml:space="preserve">suppl </w:t>
      </w:r>
      <w:r>
        <w:rPr>
          <w:color w:val="00B0F0"/>
        </w:rPr>
        <w:t>discussion.</w:t>
      </w:r>
    </w:p>
    <w:p w:rsidR="00CD288F" w:rsidRDefault="00CD288F" w:rsidP="00437E2B"/>
    <w:p w:rsidR="005C7444" w:rsidRDefault="00A43B6B" w:rsidP="00437E2B">
      <w:r w:rsidRPr="00A43B6B">
        <w:rPr>
          <w:shd w:val="clear" w:color="auto" w:fill="FFFFFF"/>
        </w:rPr>
        <w:t xml:space="preserve">(iv) Is there </w:t>
      </w:r>
      <w:r w:rsidRPr="00A43B6B">
        <w:rPr>
          <w:highlight w:val="yellow"/>
          <w:shd w:val="clear" w:color="auto" w:fill="FFFFFF"/>
        </w:rPr>
        <w:t>justification for using the Michaelis-Menten equations</w:t>
      </w:r>
      <w:r w:rsidRPr="00A43B6B">
        <w:rPr>
          <w:shd w:val="clear" w:color="auto" w:fill="FFFFFF"/>
        </w:rPr>
        <w:t xml:space="preserve"> for these two reactions, instead of approximation-free A=B=C reaction kinetics? Is [ES] at a steady-state and very close to zero throughout the reaction?</w:t>
      </w:r>
    </w:p>
    <w:p w:rsidR="00BE7C19" w:rsidRDefault="00BE7C19" w:rsidP="00437E2B"/>
    <w:p w:rsidR="005C7444" w:rsidRPr="004D617A" w:rsidRDefault="005C7444" w:rsidP="00437E2B">
      <w:pPr>
        <w:rPr>
          <w:color w:val="00B0F0"/>
        </w:rPr>
      </w:pPr>
      <w:r w:rsidRPr="004D617A">
        <w:rPr>
          <w:color w:val="00B0F0"/>
        </w:rPr>
        <w:t>Go through precedent in the literature</w:t>
      </w:r>
      <w:r w:rsidR="00676A80" w:rsidRPr="004D617A">
        <w:rPr>
          <w:color w:val="00B0F0"/>
        </w:rPr>
        <w:t>. Perhaps could address with qualifying discussion on assumptions in the kinetics.</w:t>
      </w:r>
      <w:r w:rsidR="004567DF" w:rsidRPr="004D617A">
        <w:rPr>
          <w:color w:val="00B0F0"/>
        </w:rPr>
        <w:t xml:space="preserve"> Consult an expert…</w:t>
      </w:r>
      <w:r w:rsidR="005A39D0" w:rsidRPr="004D617A">
        <w:rPr>
          <w:color w:val="00B0F0"/>
        </w:rPr>
        <w:t xml:space="preserve"> (Geeta?)</w:t>
      </w:r>
    </w:p>
    <w:p w:rsidR="009C5E36" w:rsidRDefault="009C5E36" w:rsidP="00437E2B"/>
    <w:p w:rsidR="00C275B6" w:rsidRDefault="00A43B6B" w:rsidP="00437E2B">
      <w:pPr>
        <w:rPr>
          <w:shd w:val="clear" w:color="auto" w:fill="FFFFFF"/>
        </w:rPr>
      </w:pPr>
      <w:r w:rsidRPr="00A43B6B">
        <w:rPr>
          <w:highlight w:val="yellow"/>
          <w:shd w:val="clear" w:color="auto" w:fill="FFFFFF"/>
        </w:rPr>
        <w:t>Overall, I would like to see a more careful analysis of the enzyme kinetics data in the context of the entire cycle.</w:t>
      </w:r>
    </w:p>
    <w:p w:rsidR="00F4786E" w:rsidRDefault="00F4786E" w:rsidP="00437E2B">
      <w:pPr>
        <w:rPr>
          <w:color w:val="FF0000"/>
          <w:shd w:val="clear" w:color="auto" w:fill="FFFFFF"/>
        </w:rPr>
      </w:pPr>
      <w:r w:rsidRPr="00F4786E">
        <w:rPr>
          <w:color w:val="FF0000"/>
          <w:shd w:val="clear" w:color="auto" w:fill="FFFFFF"/>
        </w:rPr>
        <w:t>You do it then.</w:t>
      </w:r>
    </w:p>
    <w:p w:rsidR="00F4786E" w:rsidRPr="00F4786E" w:rsidRDefault="00F4786E" w:rsidP="00437E2B">
      <w:pPr>
        <w:rPr>
          <w:color w:val="FF0000"/>
        </w:rPr>
      </w:pPr>
    </w:p>
    <w:p w:rsidR="003D24C6" w:rsidRDefault="00A43B6B" w:rsidP="00437E2B">
      <w:pPr>
        <w:rPr>
          <w:shd w:val="clear" w:color="auto" w:fill="FFFFFF"/>
        </w:rPr>
      </w:pPr>
      <w:r w:rsidRPr="00A43B6B">
        <w:rPr>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w:t>
      </w:r>
      <w:r w:rsidRPr="00A43B6B">
        <w:rPr>
          <w:shd w:val="clear" w:color="auto" w:fill="FFFFFF"/>
        </w:rPr>
        <w:lastRenderedPageBreak/>
        <w:t xml:space="preserve">it, though the data does indeed suggest such a possibility. Given that the </w:t>
      </w:r>
      <w:proofErr w:type="spellStart"/>
      <w:r w:rsidRPr="00A43B6B">
        <w:rPr>
          <w:shd w:val="clear" w:color="auto" w:fill="FFFFFF"/>
        </w:rPr>
        <w:t>allostery</w:t>
      </w:r>
      <w:proofErr w:type="spellEnd"/>
      <w:r w:rsidRPr="00A43B6B">
        <w:rPr>
          <w:shd w:val="clear" w:color="auto" w:fill="FFFFFF"/>
        </w:rPr>
        <w:t xml:space="preserve"> in Gsp1 is only an interesting side-story in this manuscript, the authors </w:t>
      </w:r>
      <w:r w:rsidRPr="00A43B6B">
        <w:rPr>
          <w:highlight w:val="yellow"/>
          <w:shd w:val="clear" w:color="auto" w:fill="FFFFFF"/>
        </w:rPr>
        <w:t>can tone down this conclusion.</w:t>
      </w:r>
    </w:p>
    <w:p w:rsidR="003D24C6" w:rsidRDefault="003D24C6" w:rsidP="00437E2B"/>
    <w:p w:rsidR="00C275B6" w:rsidRDefault="004D6163" w:rsidP="00437E2B">
      <w:pPr>
        <w:rPr>
          <w:color w:val="00B0F0"/>
        </w:rPr>
      </w:pPr>
      <w:r>
        <w:rPr>
          <w:color w:val="00B0F0"/>
        </w:rPr>
        <w:t>The</w:t>
      </w:r>
      <w:r w:rsidR="003D24C6" w:rsidRPr="003D24C6">
        <w:rPr>
          <w:color w:val="00B0F0"/>
        </w:rPr>
        <w:t xml:space="preserve"> reviewer is </w:t>
      </w:r>
      <w:r w:rsidR="00F4786E">
        <w:rPr>
          <w:color w:val="00B0F0"/>
        </w:rPr>
        <w:t>WRONG!</w:t>
      </w:r>
      <w:r w:rsidR="003D24C6" w:rsidRPr="003D24C6">
        <w:rPr>
          <w:color w:val="00B0F0"/>
        </w:rPr>
        <w:t xml:space="preserve"> but toning down is easy.</w:t>
      </w:r>
    </w:p>
    <w:p w:rsidR="00C275B6" w:rsidRDefault="00C275B6" w:rsidP="00437E2B"/>
    <w:p w:rsidR="004D6163" w:rsidRDefault="00A43B6B" w:rsidP="00437E2B">
      <w:pPr>
        <w:rPr>
          <w:shd w:val="clear" w:color="auto" w:fill="FFFFFF"/>
        </w:rPr>
      </w:pPr>
      <w:r w:rsidRPr="00A43B6B">
        <w:rPr>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rsidR="00FA5CA3" w:rsidRDefault="00FA5CA3" w:rsidP="00437E2B">
      <w:pPr>
        <w:rPr>
          <w:shd w:val="clear" w:color="auto" w:fill="FFFFFF"/>
        </w:rPr>
      </w:pPr>
    </w:p>
    <w:p w:rsidR="00FA5CA3" w:rsidRDefault="00FA5CA3" w:rsidP="00437E2B">
      <w:pPr>
        <w:rPr>
          <w:shd w:val="clear" w:color="auto" w:fill="FFFFFF"/>
        </w:rPr>
      </w:pPr>
      <w:r w:rsidRPr="00FA5CA3">
        <w:rPr>
          <w:highlight w:val="yellow"/>
          <w:shd w:val="clear" w:color="auto" w:fill="FFFFFF"/>
        </w:rPr>
        <w:t>Make a not log plot!</w:t>
      </w:r>
    </w:p>
    <w:p w:rsidR="00E553F5" w:rsidRDefault="00E553F5" w:rsidP="00437E2B">
      <w:pPr>
        <w:rPr>
          <w:shd w:val="clear" w:color="auto" w:fill="FFFFFF"/>
        </w:rPr>
      </w:pPr>
      <w:r>
        <w:rPr>
          <w:noProof/>
          <w:shd w:val="clear" w:color="auto" w:fill="FFFFFF"/>
        </w:rPr>
        <w:drawing>
          <wp:inline distT="0" distB="0" distL="0" distR="0">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9">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p>
    <w:p w:rsidR="004D6163" w:rsidRDefault="004D6163" w:rsidP="00437E2B"/>
    <w:p w:rsidR="00C275B6" w:rsidRDefault="004D6163" w:rsidP="00437E2B">
      <w:r w:rsidRPr="004D6163">
        <w:rPr>
          <w:color w:val="00B0F0"/>
        </w:rPr>
        <w:t>Same answer, tone down.</w:t>
      </w:r>
    </w:p>
    <w:p w:rsidR="004D6163" w:rsidRDefault="00A43B6B" w:rsidP="00437E2B">
      <w:pPr>
        <w:rPr>
          <w:shd w:val="clear" w:color="auto" w:fill="FFFFFF"/>
        </w:rPr>
      </w:pPr>
      <w:r w:rsidRPr="00A43B6B">
        <w:rPr>
          <w:shd w:val="clear" w:color="auto" w:fill="FFFFFF"/>
        </w:rPr>
        <w:t xml:space="preserve">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w:t>
      </w:r>
      <w:r w:rsidRPr="00A43B6B">
        <w:rPr>
          <w:shd w:val="clear" w:color="auto" w:fill="FFFFFF"/>
        </w:rPr>
        <w:lastRenderedPageBreak/>
        <w:t>vicinity, resulting in two peaks for 31P. Without data on other nuclei and strong correlations to structure across the entire protein, it is unwise to draw strong conclusions regarding the conformational exchange.</w:t>
      </w:r>
    </w:p>
    <w:p w:rsidR="004D6163" w:rsidRDefault="004D6163" w:rsidP="00437E2B"/>
    <w:p w:rsidR="00700BBB" w:rsidRDefault="004D6163" w:rsidP="00437E2B">
      <w:pPr>
        <w:rPr>
          <w:color w:val="00B0F0"/>
        </w:rPr>
      </w:pPr>
      <w:r w:rsidRPr="004D6163">
        <w:rPr>
          <w:color w:val="00B0F0"/>
        </w:rPr>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rsidR="00CD288F" w:rsidRDefault="00CD288F" w:rsidP="00437E2B"/>
    <w:p w:rsidR="00C275B6" w:rsidRDefault="00A43B6B" w:rsidP="00437E2B">
      <w:r w:rsidRPr="00A43B6B">
        <w:rPr>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rsidR="008311D0" w:rsidRDefault="00A43B6B" w:rsidP="00437E2B">
      <w:pPr>
        <w:rPr>
          <w:shd w:val="clear" w:color="auto" w:fill="FFFFFF"/>
        </w:rPr>
      </w:pPr>
      <w:r w:rsidRPr="00A43B6B">
        <w:rPr>
          <w:shd w:val="clear" w:color="auto" w:fill="FFFFFF"/>
        </w:rPr>
        <w:t xml:space="preserve">a) Why have only 6 prey proteins been quantified out of 16 whose interfaces were to be perturbed? How do we </w:t>
      </w:r>
      <w:r w:rsidRPr="00A43B6B">
        <w:rPr>
          <w:highlight w:val="yellow"/>
          <w:shd w:val="clear" w:color="auto" w:fill="FFFFFF"/>
        </w:rPr>
        <w:t>estimate how the interactions with the other 10 proteins have been affected</w:t>
      </w:r>
      <w:r w:rsidRPr="00A43B6B">
        <w:rPr>
          <w:shd w:val="clear" w:color="auto" w:fill="FFFFFF"/>
        </w:rPr>
        <w:t>?</w:t>
      </w:r>
    </w:p>
    <w:p w:rsidR="008311D0" w:rsidRDefault="008311D0" w:rsidP="00437E2B"/>
    <w:p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rsidR="00C275B6" w:rsidRDefault="00A43B6B" w:rsidP="00437E2B">
      <w:r w:rsidRPr="00A43B6B">
        <w:rPr>
          <w:shd w:val="clear" w:color="auto" w:fill="FFFFFF"/>
        </w:rPr>
        <w:t xml:space="preserve">b) Kap95 has 7 core residues at the interface with Gsp1 from Ext. Data Fig. 1b (79, 80, 112, 143, 147, 154 and 157). In Fig. 2b for Kap95, I don't see 7 circles/half-circles of the same size. </w:t>
      </w:r>
      <w:r w:rsidRPr="00A43B6B">
        <w:rPr>
          <w:highlight w:val="yellow"/>
          <w:shd w:val="clear" w:color="auto" w:fill="FFFFFF"/>
        </w:rPr>
        <w:t>Has the classification of core residues changed</w:t>
      </w:r>
      <w:r w:rsidRPr="00A43B6B">
        <w:rPr>
          <w:shd w:val="clear" w:color="auto" w:fill="FFFFFF"/>
        </w:rPr>
        <w:t>?</w:t>
      </w:r>
    </w:p>
    <w:p w:rsidR="008311D0" w:rsidRPr="008311D0" w:rsidRDefault="008311D0" w:rsidP="00437E2B">
      <w:pPr>
        <w:rPr>
          <w:color w:val="00B0F0"/>
        </w:rPr>
      </w:pPr>
      <w:r w:rsidRPr="008311D0">
        <w:rPr>
          <w:color w:val="00B0F0"/>
        </w:rPr>
        <w:t>Check this.</w:t>
      </w:r>
    </w:p>
    <w:p w:rsidR="00CD288F" w:rsidRDefault="00CD288F" w:rsidP="00437E2B"/>
    <w:p w:rsidR="008311D0"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43B6B">
        <w:rPr>
          <w:highlight w:val="yellow"/>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rsidR="008311D0" w:rsidRDefault="008311D0" w:rsidP="00437E2B"/>
    <w:p w:rsidR="00F74371"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rsidR="001F7C4E" w:rsidRDefault="001F7C4E" w:rsidP="00437E2B">
      <w:pPr>
        <w:rPr>
          <w:color w:val="00B0F0"/>
        </w:rPr>
      </w:pPr>
    </w:p>
    <w:p w:rsidR="001F7C4E" w:rsidRPr="00F74371" w:rsidRDefault="001F7C4E" w:rsidP="00437E2B">
      <w:pPr>
        <w:rPr>
          <w:color w:val="00B0F0"/>
        </w:rPr>
      </w:pPr>
      <w:r w:rsidRPr="001F7C4E">
        <w:rPr>
          <w:noProof/>
          <w:color w:val="00B0F0"/>
        </w:rPr>
        <w:lastRenderedPageBreak/>
        <w:drawing>
          <wp:inline distT="0" distB="0" distL="0" distR="0" wp14:anchorId="19A823EE" wp14:editId="0DE0E78F">
            <wp:extent cx="2832100" cy="2832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2100" cy="2832100"/>
                    </a:xfrm>
                    <a:prstGeom prst="rect">
                      <a:avLst/>
                    </a:prstGeom>
                  </pic:spPr>
                </pic:pic>
              </a:graphicData>
            </a:graphic>
          </wp:inline>
        </w:drawing>
      </w:r>
    </w:p>
    <w:p w:rsidR="00C275B6" w:rsidRDefault="00C275B6" w:rsidP="00437E2B"/>
    <w:p w:rsidR="009F2449"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rsidR="009F2449" w:rsidRDefault="009F2449" w:rsidP="00437E2B"/>
    <w:p w:rsidR="002053E4"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rsidR="0067702E" w:rsidRDefault="00A43B6B" w:rsidP="00437E2B">
      <w:r w:rsidRPr="00A43B6B">
        <w:br/>
      </w:r>
      <w:r w:rsidRPr="00A43B6B">
        <w:rPr>
          <w:shd w:val="clear" w:color="auto" w:fill="FFFFFF"/>
        </w:rPr>
        <w:t>Minor changes:</w:t>
      </w:r>
      <w:r w:rsidRPr="00A43B6B">
        <w:br/>
      </w:r>
    </w:p>
    <w:p w:rsidR="00017972" w:rsidRDefault="00A43B6B" w:rsidP="00437E2B">
      <w:pPr>
        <w:rPr>
          <w:shd w:val="clear" w:color="auto" w:fill="FFFFFF"/>
        </w:rPr>
      </w:pPr>
      <w:r w:rsidRPr="00A43B6B">
        <w:rPr>
          <w:shd w:val="clear" w:color="auto" w:fill="FFFFFF"/>
        </w:rPr>
        <w:t xml:space="preserve">1) It will help to put the </w:t>
      </w:r>
      <w:r w:rsidRPr="00A43B6B">
        <w:rPr>
          <w:highlight w:val="yellow"/>
          <w:shd w:val="clear" w:color="auto" w:fill="FFFFFF"/>
        </w:rPr>
        <w:t>function of the 16 proteins</w:t>
      </w:r>
      <w:r w:rsidRPr="00A43B6B">
        <w:rPr>
          <w:shd w:val="clear" w:color="auto" w:fill="FFFFFF"/>
        </w:rPr>
        <w:t xml:space="preserve"> in Supplementary File 1 Table 1 as a separate column.</w:t>
      </w:r>
    </w:p>
    <w:p w:rsidR="00017972" w:rsidRDefault="00017972" w:rsidP="00437E2B"/>
    <w:p w:rsidR="0067702E" w:rsidRDefault="00017972" w:rsidP="00437E2B">
      <w:r w:rsidRPr="00017972">
        <w:rPr>
          <w:color w:val="00B0F0"/>
        </w:rPr>
        <w:t>Yes, easy</w:t>
      </w:r>
    </w:p>
    <w:p w:rsidR="00017972"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rsidR="00017972" w:rsidRDefault="00017972" w:rsidP="00437E2B"/>
    <w:p w:rsidR="00C275B6" w:rsidRDefault="0067702E" w:rsidP="00437E2B">
      <w:r w:rsidRPr="00017972">
        <w:rPr>
          <w:color w:val="00B0F0"/>
        </w:rPr>
        <w:t>F</w:t>
      </w:r>
      <w:r w:rsidR="00017972" w:rsidRPr="00017972">
        <w:rPr>
          <w:color w:val="00B0F0"/>
        </w:rPr>
        <w:t>ix</w:t>
      </w:r>
    </w:p>
    <w:p w:rsidR="0067702E" w:rsidRDefault="0067702E" w:rsidP="00437E2B">
      <w:pPr>
        <w:rPr>
          <w:shd w:val="clear" w:color="auto" w:fill="FFFFFF"/>
        </w:rPr>
      </w:pPr>
    </w:p>
    <w:p w:rsidR="00017972" w:rsidRDefault="00A43B6B" w:rsidP="00437E2B">
      <w:pPr>
        <w:rPr>
          <w:shd w:val="clear" w:color="auto" w:fill="FFFFFF"/>
        </w:rPr>
      </w:pPr>
      <w:r w:rsidRPr="00A43B6B">
        <w:rPr>
          <w:shd w:val="clear" w:color="auto" w:fill="FFFFFF"/>
        </w:rPr>
        <w:t>) Line 844 should read "run in parallel".</w:t>
      </w:r>
    </w:p>
    <w:p w:rsidR="00017972" w:rsidRDefault="00017972" w:rsidP="00437E2B"/>
    <w:p w:rsidR="00C275B6" w:rsidRDefault="00C275B6" w:rsidP="00437E2B">
      <w:pPr>
        <w:rPr>
          <w:color w:val="00B0F0"/>
        </w:rPr>
      </w:pPr>
      <w:r w:rsidRPr="00017972">
        <w:rPr>
          <w:color w:val="00B0F0"/>
        </w:rPr>
        <w:t>F</w:t>
      </w:r>
      <w:r w:rsidR="00017972" w:rsidRPr="00017972">
        <w:rPr>
          <w:color w:val="00B0F0"/>
        </w:rPr>
        <w:t>ix</w:t>
      </w:r>
    </w:p>
    <w:p w:rsidR="00C275B6" w:rsidRDefault="00A43B6B" w:rsidP="00437E2B">
      <w:r w:rsidRPr="00A43B6B">
        <w:rPr>
          <w:shd w:val="clear" w:color="auto" w:fill="FFFFFF"/>
        </w:rPr>
        <w:t>4) Numbers seem to be slightly off in line 155: R78K and T34Q are ~10-fold, but T34A is 6.3 and T34E is 3.7, hardly 10-fold.</w:t>
      </w:r>
    </w:p>
    <w:p w:rsidR="00017972" w:rsidRPr="00C275B6" w:rsidRDefault="00017972" w:rsidP="00437E2B">
      <w:r w:rsidRPr="00017972">
        <w:rPr>
          <w:color w:val="00B0F0"/>
        </w:rPr>
        <w:t>fix</w:t>
      </w:r>
    </w:p>
    <w:p w:rsidR="00017972" w:rsidRDefault="00A43B6B" w:rsidP="00437E2B">
      <w:pPr>
        <w:rPr>
          <w:shd w:val="clear" w:color="auto" w:fill="FFFFFF"/>
        </w:rPr>
      </w:pPr>
      <w:r w:rsidRPr="00A43B6B">
        <w:rPr>
          <w:shd w:val="clear" w:color="auto" w:fill="FFFFFF"/>
        </w:rPr>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xml:space="preserve">. A similar effect has been observed in a cis-trans molecular switch in the circadian clock </w:t>
      </w:r>
      <w:r w:rsidRPr="00A43B6B">
        <w:rPr>
          <w:shd w:val="clear" w:color="auto" w:fill="FFFFFF"/>
        </w:rPr>
        <w:lastRenderedPageBreak/>
        <w:t>(</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rsidR="00017972" w:rsidRDefault="00017972" w:rsidP="00437E2B"/>
    <w:p w:rsidR="0067702E" w:rsidRDefault="008C7270" w:rsidP="00437E2B">
      <w:r w:rsidRPr="007069C6">
        <w:rPr>
          <w:color w:val="00B0F0"/>
        </w:rPr>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proofErr w:type="spellStart"/>
      <w:r w:rsidR="00046F8B">
        <w:rPr>
          <w:color w:val="00B0F0"/>
        </w:rPr>
        <w:t>ultrasensitivity</w:t>
      </w:r>
      <w:proofErr w:type="spellEnd"/>
      <w:r w:rsidR="007069C6">
        <w:rPr>
          <w:color w:val="00B0F0"/>
        </w:rPr>
        <w:t xml:space="preserve"> work </w:t>
      </w:r>
      <w:r w:rsidR="00046F8B">
        <w:rPr>
          <w:color w:val="00B0F0"/>
        </w:rPr>
        <w:t>more in this context.</w:t>
      </w:r>
      <w:r w:rsidRPr="007069C6">
        <w:rPr>
          <w:color w:val="00B0F0"/>
        </w:rPr>
        <w:t xml:space="preserve"> </w:t>
      </w:r>
    </w:p>
    <w:p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rsidR="00046F8B" w:rsidRPr="00C275B6" w:rsidRDefault="00046F8B" w:rsidP="00437E2B">
      <w:r w:rsidRPr="00F64D98">
        <w:rPr>
          <w:color w:val="00B0F0"/>
        </w:rPr>
        <w:t>Ok add that.</w:t>
      </w:r>
    </w:p>
    <w:p w:rsidR="00C275B6" w:rsidRDefault="00C275B6" w:rsidP="00437E2B"/>
    <w:p w:rsidR="00C275B6" w:rsidRDefault="00A43B6B" w:rsidP="00437E2B">
      <w:r w:rsidRPr="00A43B6B">
        <w:rPr>
          <w:shd w:val="clear" w:color="auto" w:fill="FFFFFF"/>
        </w:rPr>
        <w:t>Data presentation:</w:t>
      </w:r>
    </w:p>
    <w:p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rsidR="00C275B6" w:rsidRDefault="00A43B6B" w:rsidP="00437E2B">
      <w:r w:rsidRPr="00A43B6B">
        <w:rPr>
          <w:shd w:val="clear" w:color="auto" w:fill="FFFFFF"/>
        </w:rPr>
        <w:t>a) Why are some half-circles missing their counterparts?</w:t>
      </w:r>
    </w:p>
    <w:p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rsidR="00CD288F" w:rsidRDefault="00CD288F" w:rsidP="00437E2B"/>
    <w:p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rsidR="009A2BF1" w:rsidRDefault="009A2BF1" w:rsidP="00437E2B"/>
    <w:p w:rsidR="00C275B6" w:rsidRDefault="00B158ED" w:rsidP="00437E2B">
      <w:pPr>
        <w:rPr>
          <w:shd w:val="clear" w:color="auto" w:fill="FFFFFF"/>
        </w:rPr>
      </w:pPr>
      <w:r>
        <w:rPr>
          <w:color w:val="00B0F0"/>
        </w:rPr>
        <w:t xml:space="preserve">Rework </w:t>
      </w:r>
      <w:r w:rsidR="00612C45">
        <w:rPr>
          <w:color w:val="00B0F0"/>
        </w:rPr>
        <w:t xml:space="preserve">2b/c </w:t>
      </w:r>
      <w:r>
        <w:rPr>
          <w:color w:val="00B0F0"/>
        </w:rPr>
        <w:t>somehow</w:t>
      </w:r>
      <w:r w:rsidR="00F64D98" w:rsidRPr="00F64D98">
        <w:rPr>
          <w:color w:val="00B0F0"/>
        </w:rPr>
        <w:t>.</w:t>
      </w:r>
    </w:p>
    <w:p w:rsidR="00C275B6" w:rsidRDefault="00C275B6" w:rsidP="00437E2B">
      <w:pPr>
        <w:rPr>
          <w:shd w:val="clear" w:color="auto" w:fill="FFFFFF"/>
        </w:rPr>
      </w:pPr>
    </w:p>
    <w:p w:rsidR="00C275B6" w:rsidRDefault="00A43B6B" w:rsidP="00437E2B">
      <w:r w:rsidRPr="00A43B6B">
        <w:rPr>
          <w:shd w:val="clear" w:color="auto" w:fill="FFFFFF"/>
        </w:rPr>
        <w:t>Referee #3:</w:t>
      </w:r>
      <w:r w:rsidRPr="00A43B6B">
        <w:br/>
      </w:r>
    </w:p>
    <w:p w:rsidR="00C275B6" w:rsidRDefault="00A43B6B" w:rsidP="00437E2B">
      <w:proofErr w:type="spellStart"/>
      <w:r w:rsidRPr="00A43B6B">
        <w:rPr>
          <w:shd w:val="clear" w:color="auto" w:fill="FFFFFF"/>
        </w:rPr>
        <w:t>Perica</w:t>
      </w:r>
      <w:proofErr w:type="spellEnd"/>
      <w:r w:rsidRPr="00A43B6B">
        <w:rPr>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rsidR="00C275B6" w:rsidRDefault="00A43B6B" w:rsidP="00437E2B">
      <w:pPr>
        <w:rPr>
          <w:shd w:val="clear" w:color="auto" w:fill="FFFFFF"/>
        </w:rPr>
      </w:pPr>
      <w:r w:rsidRPr="00A43B6B">
        <w:rPr>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A43B6B">
        <w:rPr>
          <w:highlight w:val="yellow"/>
          <w:shd w:val="clear" w:color="auto" w:fill="FFFFFF"/>
        </w:rPr>
        <w:t>dissatisfying. Perhaps because of the systems-level scale of the analysis, there appears to be a lack of depth of understanding for any given mutation</w:t>
      </w:r>
      <w:r w:rsidRPr="00A43B6B">
        <w:rPr>
          <w:shd w:val="clear" w:color="auto" w:fill="FFFFFF"/>
        </w:rPr>
        <w:t>.</w:t>
      </w:r>
      <w:r w:rsidR="00B30DCA">
        <w:rPr>
          <w:shd w:val="clear" w:color="auto" w:fill="FFFFFF"/>
        </w:rPr>
        <w:t xml:space="preserve"> </w:t>
      </w:r>
      <w:r w:rsidRPr="00A43B6B">
        <w:rPr>
          <w:shd w:val="clear" w:color="auto" w:fill="FFFFFF"/>
        </w:rPr>
        <w:t>For instance, how does T34Q (or any other amino acid substitution at the T34 position) lead to a strong change in GAP function?</w:t>
      </w:r>
    </w:p>
    <w:p w:rsidR="00B30DCA" w:rsidRPr="00B30DCA" w:rsidRDefault="00B30DCA" w:rsidP="00437E2B">
      <w:pPr>
        <w:rPr>
          <w:color w:val="2F5496" w:themeColor="accent1" w:themeShade="BF"/>
          <w:sz w:val="32"/>
          <w:szCs w:val="32"/>
        </w:rPr>
      </w:pPr>
      <w:r w:rsidRPr="00B30DCA">
        <w:rPr>
          <w:color w:val="2F5496" w:themeColor="accent1" w:themeShade="BF"/>
          <w:sz w:val="32"/>
          <w:szCs w:val="32"/>
          <w:highlight w:val="yellow"/>
          <w:shd w:val="clear" w:color="auto" w:fill="FFFFFF"/>
        </w:rPr>
        <w:t>Just because you lack depth of understanding, doesn’t mean we don’t provide it.</w:t>
      </w:r>
    </w:p>
    <w:p w:rsidR="00C275B6" w:rsidRDefault="00A43B6B" w:rsidP="00437E2B">
      <w:r w:rsidRPr="00A43B6B">
        <w:rPr>
          <w:shd w:val="clear" w:color="auto" w:fill="FFFFFF"/>
        </w:rPr>
        <w:t>Points to address:</w:t>
      </w:r>
    </w:p>
    <w:p w:rsidR="00EA600B" w:rsidRPr="00C275B6" w:rsidRDefault="00A43B6B" w:rsidP="00437E2B">
      <w:pPr>
        <w:rPr>
          <w:color w:val="00B0F0"/>
        </w:rPr>
      </w:pPr>
      <w:r w:rsidRPr="00A43B6B">
        <w:rPr>
          <w:shd w:val="clear" w:color="auto" w:fill="FFFFFF"/>
        </w:rPr>
        <w:lastRenderedPageBreak/>
        <w:t xml:space="preserve">1. </w:t>
      </w:r>
      <w:r w:rsidRPr="00A43B6B">
        <w:rPr>
          <w:highlight w:val="yellow"/>
          <w:shd w:val="clear" w:color="auto" w:fill="FFFFFF"/>
        </w:rPr>
        <w:t>2-9 replicates for Michaelis-Menten</w:t>
      </w:r>
      <w:r w:rsidRPr="00A43B6B">
        <w:rPr>
          <w:shd w:val="clear" w:color="auto" w:fill="FFFFFF"/>
        </w:rPr>
        <w:t xml:space="preserve"> measurements? Why were there different numbers of replicates for some mutants compared to others?</w:t>
      </w:r>
    </w:p>
    <w:p w:rsidR="00EA600B" w:rsidRDefault="00EA600B" w:rsidP="00437E2B"/>
    <w:p w:rsidR="00EA600B" w:rsidRPr="00EA600B" w:rsidRDefault="00EA600B" w:rsidP="00437E2B">
      <w:pPr>
        <w:rPr>
          <w:color w:val="FF0000"/>
        </w:rPr>
      </w:pPr>
      <w:r w:rsidRPr="00EA600B">
        <w:rPr>
          <w:color w:val="FF0000"/>
        </w:rPr>
        <w:t xml:space="preserve">We knew we needed to do some more.  </w:t>
      </w:r>
    </w:p>
    <w:p w:rsidR="0067702E" w:rsidRDefault="0067702E" w:rsidP="00437E2B"/>
    <w:p w:rsidR="00EA600B" w:rsidRDefault="00A43B6B" w:rsidP="00437E2B">
      <w:pPr>
        <w:rPr>
          <w:shd w:val="clear" w:color="auto" w:fill="FFFFFF"/>
        </w:rPr>
      </w:pPr>
      <w:r w:rsidRPr="00A43B6B">
        <w:rPr>
          <w:shd w:val="clear" w:color="auto" w:fill="FFFFFF"/>
        </w:rPr>
        <w:t xml:space="preserve">2. </w:t>
      </w:r>
      <w:r w:rsidRPr="00A43B6B">
        <w:rPr>
          <w:highlight w:val="yellow"/>
          <w:shd w:val="clear" w:color="auto" w:fill="FFFFFF"/>
        </w:rPr>
        <w:t>Correlation plots for AP-MS experiments</w:t>
      </w:r>
      <w:r w:rsidRPr="00A43B6B">
        <w:rPr>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rsidR="00EA600B" w:rsidRDefault="00EA600B" w:rsidP="00437E2B"/>
    <w:p w:rsidR="00C275B6" w:rsidRDefault="006F676A" w:rsidP="00437E2B">
      <w:pPr>
        <w:rPr>
          <w:color w:val="FF0000"/>
        </w:rPr>
      </w:pPr>
      <w:r>
        <w:rPr>
          <w:color w:val="FF0000"/>
        </w:rPr>
        <w:t>Discuss wit</w:t>
      </w:r>
      <w:r w:rsidR="00C63296">
        <w:rPr>
          <w:color w:val="FF0000"/>
        </w:rPr>
        <w:t>h</w:t>
      </w:r>
      <w:r w:rsidR="00EA600B" w:rsidRPr="001369E9">
        <w:rPr>
          <w:color w:val="FF0000"/>
        </w:rPr>
        <w:t xml:space="preserve"> Danielle </w:t>
      </w:r>
      <w:r w:rsidR="006442C3">
        <w:rPr>
          <w:color w:val="FF0000"/>
        </w:rPr>
        <w:t xml:space="preserve">how </w:t>
      </w:r>
      <w:r w:rsidR="00EA600B" w:rsidRPr="001369E9">
        <w:rPr>
          <w:color w:val="FF0000"/>
        </w:rPr>
        <w:t>to address.</w:t>
      </w:r>
    </w:p>
    <w:p w:rsidR="001019EE" w:rsidRDefault="001019EE" w:rsidP="00437E2B">
      <w:pPr>
        <w:rPr>
          <w:color w:val="FF0000"/>
        </w:rPr>
      </w:pPr>
    </w:p>
    <w:p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rsidR="00FA022A" w:rsidRPr="001019EE" w:rsidRDefault="00FA022A" w:rsidP="001019EE">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rsidR="001019EE" w:rsidRDefault="001019EE" w:rsidP="00437E2B"/>
    <w:p w:rsidR="001019EE" w:rsidRDefault="001019EE" w:rsidP="00437E2B"/>
    <w:p w:rsidR="00184641" w:rsidRDefault="00A43B6B" w:rsidP="00437E2B">
      <w:pPr>
        <w:rPr>
          <w:shd w:val="clear" w:color="auto" w:fill="FFFFFF"/>
        </w:rPr>
      </w:pPr>
      <w:r w:rsidRPr="00A43B6B">
        <w:rPr>
          <w:shd w:val="clear" w:color="auto" w:fill="FFFFFF"/>
        </w:rPr>
        <w:t xml:space="preserve">3. Orthogonal validation experiments would strengthen the AP-Ms data. For instance, it should be fairly straightforward to perform </w:t>
      </w:r>
      <w:r w:rsidRPr="00A43B6B">
        <w:rPr>
          <w:color w:val="000000" w:themeColor="text1"/>
          <w:highlight w:val="yellow"/>
          <w:shd w:val="clear" w:color="auto" w:fill="FFFFFF"/>
        </w:rPr>
        <w:t>co-IP western blots</w:t>
      </w:r>
      <w:r w:rsidRPr="00A43B6B">
        <w:rPr>
          <w:color w:val="000000" w:themeColor="text1"/>
          <w:shd w:val="clear" w:color="auto" w:fill="FFFFFF"/>
        </w:rPr>
        <w:t xml:space="preserve"> </w:t>
      </w:r>
      <w:r w:rsidRPr="00A43B6B">
        <w:rPr>
          <w:shd w:val="clear" w:color="auto" w:fill="FFFFFF"/>
        </w:rPr>
        <w:t>to demonstrate the loss of binding of SRM1 to T34A, as an example.</w:t>
      </w:r>
    </w:p>
    <w:p w:rsidR="00184641" w:rsidRDefault="00184641" w:rsidP="00437E2B"/>
    <w:p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rsidR="0067702E" w:rsidRDefault="0067702E" w:rsidP="00437E2B"/>
    <w:p w:rsidR="00ED3FE5" w:rsidRDefault="00A43B6B" w:rsidP="00437E2B">
      <w:pPr>
        <w:rPr>
          <w:shd w:val="clear" w:color="auto" w:fill="FFFFFF"/>
        </w:rPr>
      </w:pPr>
      <w:r w:rsidRPr="00A43B6B">
        <w:rPr>
          <w:shd w:val="clear" w:color="auto" w:fill="FFFFFF"/>
        </w:rPr>
        <w:t xml:space="preserve">4. p 11: The </w:t>
      </w:r>
      <w:r w:rsidRPr="00A43B6B">
        <w:rPr>
          <w:highlight w:val="yellow"/>
          <w:shd w:val="clear" w:color="auto" w:fill="FFFFFF"/>
        </w:rPr>
        <w:t>discussion of K101R and acetylation is speculative</w:t>
      </w:r>
      <w:r w:rsidRPr="00A43B6B">
        <w:rPr>
          <w:shd w:val="clear" w:color="auto" w:fill="FFFFFF"/>
        </w:rPr>
        <w:t>. The authors do not show that this lysine is acetylated in yeast.</w:t>
      </w:r>
    </w:p>
    <w:p w:rsidR="00ED3FE5" w:rsidRDefault="00ED3FE5" w:rsidP="00437E2B"/>
    <w:p w:rsidR="00C275B6" w:rsidRDefault="00ED3FE5" w:rsidP="00437E2B">
      <w:r w:rsidRPr="00B36E1F">
        <w:rPr>
          <w:color w:val="00B0F0"/>
        </w:rPr>
        <w:lastRenderedPageBreak/>
        <w:t xml:space="preserve">Say clearly that speculative (perhaps </w:t>
      </w:r>
      <w:r w:rsidR="00791AAD">
        <w:rPr>
          <w:color w:val="00B0F0"/>
        </w:rPr>
        <w:t>there are some proteomics</w:t>
      </w:r>
      <w:r w:rsidRPr="00B36E1F">
        <w:rPr>
          <w:color w:val="00B0F0"/>
        </w:rPr>
        <w:t xml:space="preserve"> data on this, see also </w:t>
      </w:r>
      <w:r w:rsidR="00B36E1F">
        <w:rPr>
          <w:color w:val="00B0F0"/>
        </w:rPr>
        <w:t>reviewer 1.</w:t>
      </w:r>
      <w:r w:rsidR="00791AAD">
        <w:rPr>
          <w:color w:val="00B0F0"/>
        </w:rPr>
        <w:t>)</w:t>
      </w:r>
    </w:p>
    <w:p w:rsidR="00443646" w:rsidRDefault="00A43B6B" w:rsidP="00437E2B">
      <w:pPr>
        <w:rPr>
          <w:shd w:val="clear" w:color="auto" w:fill="FFFFFF"/>
        </w:rPr>
      </w:pPr>
      <w:r w:rsidRPr="00A43B6B">
        <w:rPr>
          <w:shd w:val="clear" w:color="auto" w:fill="FFFFFF"/>
        </w:rPr>
        <w:t xml:space="preserve">5. The authors start with 56 mutants, but then drop </w:t>
      </w:r>
      <w:r w:rsidRPr="00A43B6B">
        <w:rPr>
          <w:highlight w:val="yellow"/>
          <w:shd w:val="clear" w:color="auto" w:fill="FFFFFF"/>
        </w:rPr>
        <w:t>to 22 mutants that ‘express and purify well’</w:t>
      </w:r>
      <w:r w:rsidRPr="00A43B6B">
        <w:rPr>
          <w:shd w:val="clear" w:color="auto" w:fill="FFFFFF"/>
        </w:rPr>
        <w:t>. What does this say about the other 34 mutants? Did they not express well? If so, then the GI and AP-MS data for these mutants should be removed.</w:t>
      </w:r>
    </w:p>
    <w:p w:rsidR="00443646" w:rsidRPr="00B30DCA" w:rsidRDefault="00C27099" w:rsidP="00437E2B">
      <w:pPr>
        <w:rPr>
          <w:color w:val="2F5496" w:themeColor="accent1" w:themeShade="BF"/>
        </w:rPr>
      </w:pPr>
      <w:r w:rsidRPr="00B30DCA">
        <w:rPr>
          <w:color w:val="2F5496" w:themeColor="accent1" w:themeShade="BF"/>
        </w:rPr>
        <w:t>Do you even have a biochemistry degree?!</w:t>
      </w:r>
      <w:r w:rsidR="00B30DCA">
        <w:rPr>
          <w:color w:val="2F5496" w:themeColor="accent1" w:themeShade="BF"/>
        </w:rPr>
        <w:t xml:space="preserve"> Let us explain to you a little thing called overexpression, as well as stability of small GTPases at 1-2 mM concentration when you add 10 mM EDTA for 3 hours at room temperature.</w:t>
      </w:r>
    </w:p>
    <w:p w:rsidR="00C275B6" w:rsidRDefault="00EA3F35" w:rsidP="00437E2B">
      <w:r>
        <w:rPr>
          <w:color w:val="00B0F0"/>
        </w:rPr>
        <w:t>Explain.</w:t>
      </w:r>
      <w:r w:rsidR="00553368" w:rsidRPr="00553368">
        <w:rPr>
          <w:color w:val="00B0F0"/>
        </w:rPr>
        <w:t xml:space="preserve"> </w:t>
      </w:r>
      <w:r w:rsidR="005B5F15">
        <w:rPr>
          <w:color w:val="00B0F0"/>
        </w:rPr>
        <w:t>Refer to Westerns.</w:t>
      </w:r>
    </w:p>
    <w:p w:rsidR="004015DE" w:rsidRDefault="00A43B6B" w:rsidP="00437E2B">
      <w:pPr>
        <w:rPr>
          <w:shd w:val="clear" w:color="auto" w:fill="FFFFFF"/>
        </w:rPr>
      </w:pPr>
      <w:r w:rsidRPr="00A43B6B">
        <w:rPr>
          <w:shd w:val="clear" w:color="auto" w:fill="FFFFFF"/>
        </w:rPr>
        <w:t xml:space="preserve">6. Similar note regarding the AP-MS experiments. 56 mutants were used for GI, but </w:t>
      </w:r>
      <w:r w:rsidRPr="00A43B6B">
        <w:rPr>
          <w:highlight w:val="yellow"/>
          <w:shd w:val="clear" w:color="auto" w:fill="FFFFFF"/>
        </w:rPr>
        <w:t>only 28 for AP-MS</w:t>
      </w:r>
      <w:r w:rsidRPr="00A43B6B">
        <w:rPr>
          <w:shd w:val="clear" w:color="auto" w:fill="FFFFFF"/>
        </w:rPr>
        <w:t>? The other 28, even if they were not in interface regions, should have been assessed for altered protein interactions, even as controls. Are the 22 mutants for enzyme kinetics a subset of the 28 mutants for AP-MS?</w:t>
      </w:r>
    </w:p>
    <w:p w:rsidR="00B30DCA" w:rsidRPr="00B30DCA" w:rsidRDefault="00B30DCA" w:rsidP="00B30DCA">
      <w:pPr>
        <w:spacing w:after="0"/>
        <w:jc w:val="left"/>
        <w:rPr>
          <w:color w:val="2F5496" w:themeColor="accent1" w:themeShade="BF"/>
          <w:lang w:val="en-GB" w:eastAsia="ja-JP"/>
        </w:rPr>
      </w:pPr>
      <w:r w:rsidRPr="00B30DCA">
        <w:rPr>
          <w:color w:val="2F5496" w:themeColor="accent1" w:themeShade="BF"/>
        </w:rPr>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rsidR="00B30DCA" w:rsidRPr="00B30DCA" w:rsidRDefault="00B30DCA" w:rsidP="00B30DCA">
      <w:pPr>
        <w:spacing w:after="0"/>
        <w:jc w:val="left"/>
        <w:rPr>
          <w:rFonts w:eastAsia="Times New Roman" w:cs="Times New Roman"/>
          <w:lang w:val="en-GB" w:eastAsia="ja-JP"/>
        </w:rPr>
      </w:pPr>
    </w:p>
    <w:p w:rsidR="004015DE" w:rsidRPr="00B30DCA" w:rsidRDefault="004015DE" w:rsidP="00437E2B">
      <w:pPr>
        <w:rPr>
          <w:lang w:val="en-GB"/>
        </w:rPr>
      </w:pPr>
    </w:p>
    <w:p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 xml:space="preserve">perhaps </w:t>
      </w:r>
      <w:proofErr w:type="spellStart"/>
      <w:r w:rsidR="00F95F13">
        <w:rPr>
          <w:color w:val="FF0000"/>
        </w:rPr>
        <w:t>Nevan</w:t>
      </w:r>
      <w:proofErr w:type="spellEnd"/>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rsidR="0067702E" w:rsidRDefault="0067702E" w:rsidP="005C3948">
      <w:pPr>
        <w:tabs>
          <w:tab w:val="left" w:pos="3275"/>
        </w:tabs>
      </w:pPr>
    </w:p>
    <w:p w:rsidR="00EC5FCF" w:rsidRDefault="00A43B6B" w:rsidP="005C3948">
      <w:pPr>
        <w:tabs>
          <w:tab w:val="left" w:pos="3275"/>
        </w:tabs>
        <w:rPr>
          <w:shd w:val="clear" w:color="auto" w:fill="FFFFFF"/>
        </w:rPr>
      </w:pPr>
      <w:r w:rsidRPr="00A43B6B">
        <w:rPr>
          <w:shd w:val="clear" w:color="auto" w:fill="FFFFFF"/>
        </w:rPr>
        <w:t xml:space="preserve">7. Were </w:t>
      </w:r>
      <w:r w:rsidRPr="00A43B6B">
        <w:rPr>
          <w:highlight w:val="yellow"/>
          <w:shd w:val="clear" w:color="auto" w:fill="FFFFFF"/>
        </w:rPr>
        <w:t>only 13 of the mutants</w:t>
      </w:r>
      <w:r w:rsidRPr="00A43B6B">
        <w:rPr>
          <w:shd w:val="clear" w:color="auto" w:fill="FFFFFF"/>
        </w:rPr>
        <w:t xml:space="preserve"> used for NMR?</w:t>
      </w:r>
    </w:p>
    <w:p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rsidR="00A43B6B" w:rsidRPr="00A43B6B" w:rsidRDefault="00A43B6B" w:rsidP="00437E2B">
      <w:r w:rsidRPr="00A43B6B">
        <w:rPr>
          <w:shd w:val="clear" w:color="auto" w:fill="FFFFFF"/>
        </w:rPr>
        <w:t xml:space="preserve">8. In </w:t>
      </w:r>
      <w:r w:rsidRPr="00A43B6B">
        <w:rPr>
          <w:highlight w:val="yellow"/>
          <w:shd w:val="clear" w:color="auto" w:fill="FFFFFF"/>
        </w:rPr>
        <w:t>Supp. Tables 6-8 the authors include std. dev. and std. error values</w:t>
      </w:r>
      <w:r w:rsidRPr="00A43B6B">
        <w:rPr>
          <w:shd w:val="clear" w:color="auto" w:fill="FFFFFF"/>
        </w:rPr>
        <w:t xml:space="preserve">. </w:t>
      </w:r>
      <w:r w:rsidRPr="00A43B6B">
        <w:rPr>
          <w:highlight w:val="yellow"/>
          <w:shd w:val="clear" w:color="auto" w:fill="FFFFFF"/>
        </w:rPr>
        <w:t>Often these values are of similar magnitude to the measured value, indicating that the confidence in the measured value is low</w:t>
      </w:r>
      <w:r w:rsidRPr="00A43B6B">
        <w:rPr>
          <w:shd w:val="clear" w:color="auto" w:fill="FFFFFF"/>
        </w:rPr>
        <w:t>. Yet it seems that these measured values were still used in the main figures, with no indication of the error. Some indication of significance should be assigned to these figures.</w:t>
      </w:r>
    </w:p>
    <w:p w:rsidR="00C906D3" w:rsidRDefault="00C906D3" w:rsidP="00437E2B"/>
    <w:p w:rsidR="00CB2094" w:rsidRPr="00D457AC" w:rsidRDefault="007F491D" w:rsidP="00437E2B">
      <w:pPr>
        <w:rPr>
          <w:color w:val="00B0F0"/>
        </w:rPr>
      </w:pPr>
      <w:r>
        <w:rPr>
          <w:color w:val="00B0F0"/>
        </w:rPr>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11"/>
      <w:footerReference w:type="default" r:id="rId12"/>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6401" w:rsidRDefault="009F6401" w:rsidP="00252FA1">
      <w:pPr>
        <w:spacing w:after="0"/>
      </w:pPr>
      <w:r>
        <w:separator/>
      </w:r>
    </w:p>
  </w:endnote>
  <w:endnote w:type="continuationSeparator" w:id="0">
    <w:p w:rsidR="009F6401" w:rsidRDefault="009F6401"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Content>
      <w:p w:rsidR="00D21229" w:rsidRDefault="00D21229"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21229" w:rsidRDefault="00D212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Content>
      <w:p w:rsidR="00D21229" w:rsidRDefault="00D21229"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21229" w:rsidRDefault="00D21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6401" w:rsidRDefault="009F6401" w:rsidP="00252FA1">
      <w:pPr>
        <w:spacing w:after="0"/>
      </w:pPr>
      <w:r>
        <w:separator/>
      </w:r>
    </w:p>
  </w:footnote>
  <w:footnote w:type="continuationSeparator" w:id="0">
    <w:p w:rsidR="009F6401" w:rsidRDefault="009F6401"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1AEC"/>
    <w:rsid w:val="00003CB1"/>
    <w:rsid w:val="000078EB"/>
    <w:rsid w:val="000108FB"/>
    <w:rsid w:val="000115F3"/>
    <w:rsid w:val="00011D77"/>
    <w:rsid w:val="00013C7F"/>
    <w:rsid w:val="00017616"/>
    <w:rsid w:val="00017972"/>
    <w:rsid w:val="0003091E"/>
    <w:rsid w:val="000312ED"/>
    <w:rsid w:val="00033E0A"/>
    <w:rsid w:val="000451A3"/>
    <w:rsid w:val="00045C30"/>
    <w:rsid w:val="00046F8B"/>
    <w:rsid w:val="0005456C"/>
    <w:rsid w:val="000670AC"/>
    <w:rsid w:val="00072EC3"/>
    <w:rsid w:val="00095CC5"/>
    <w:rsid w:val="000A12F8"/>
    <w:rsid w:val="000A41AE"/>
    <w:rsid w:val="000A6989"/>
    <w:rsid w:val="000A72EF"/>
    <w:rsid w:val="000B28E0"/>
    <w:rsid w:val="000D042B"/>
    <w:rsid w:val="000D1F62"/>
    <w:rsid w:val="000D2C8E"/>
    <w:rsid w:val="000D47E1"/>
    <w:rsid w:val="000D4A07"/>
    <w:rsid w:val="000E34B4"/>
    <w:rsid w:val="000E577F"/>
    <w:rsid w:val="000F7733"/>
    <w:rsid w:val="001019EE"/>
    <w:rsid w:val="00103274"/>
    <w:rsid w:val="00113CB9"/>
    <w:rsid w:val="00120ACD"/>
    <w:rsid w:val="00121D62"/>
    <w:rsid w:val="00130887"/>
    <w:rsid w:val="00132E4B"/>
    <w:rsid w:val="001340FE"/>
    <w:rsid w:val="001369E9"/>
    <w:rsid w:val="00136E0F"/>
    <w:rsid w:val="00151923"/>
    <w:rsid w:val="001520BB"/>
    <w:rsid w:val="00154EA9"/>
    <w:rsid w:val="001571DE"/>
    <w:rsid w:val="00162504"/>
    <w:rsid w:val="00166BFC"/>
    <w:rsid w:val="00171DE3"/>
    <w:rsid w:val="00176A3B"/>
    <w:rsid w:val="00181544"/>
    <w:rsid w:val="00184641"/>
    <w:rsid w:val="00193E22"/>
    <w:rsid w:val="001A21DB"/>
    <w:rsid w:val="001A225C"/>
    <w:rsid w:val="001A45D7"/>
    <w:rsid w:val="001A577C"/>
    <w:rsid w:val="001B3084"/>
    <w:rsid w:val="001B4977"/>
    <w:rsid w:val="001B6D33"/>
    <w:rsid w:val="001C42DB"/>
    <w:rsid w:val="001D0A9C"/>
    <w:rsid w:val="001D0E09"/>
    <w:rsid w:val="001D10B2"/>
    <w:rsid w:val="001D71AC"/>
    <w:rsid w:val="001E53C2"/>
    <w:rsid w:val="001F2A22"/>
    <w:rsid w:val="001F7C4E"/>
    <w:rsid w:val="002053E4"/>
    <w:rsid w:val="00207689"/>
    <w:rsid w:val="0021399A"/>
    <w:rsid w:val="00215019"/>
    <w:rsid w:val="00222104"/>
    <w:rsid w:val="00222CD9"/>
    <w:rsid w:val="0022363D"/>
    <w:rsid w:val="00230568"/>
    <w:rsid w:val="0025210E"/>
    <w:rsid w:val="00252FA1"/>
    <w:rsid w:val="00253795"/>
    <w:rsid w:val="002644AC"/>
    <w:rsid w:val="002668A9"/>
    <w:rsid w:val="0027243C"/>
    <w:rsid w:val="00275D55"/>
    <w:rsid w:val="002823BE"/>
    <w:rsid w:val="00287267"/>
    <w:rsid w:val="00291D3C"/>
    <w:rsid w:val="002A0A74"/>
    <w:rsid w:val="002B7436"/>
    <w:rsid w:val="002C41F5"/>
    <w:rsid w:val="002C6BC7"/>
    <w:rsid w:val="002D1110"/>
    <w:rsid w:val="002D5B70"/>
    <w:rsid w:val="002E677D"/>
    <w:rsid w:val="002F2C58"/>
    <w:rsid w:val="002F3449"/>
    <w:rsid w:val="002F4788"/>
    <w:rsid w:val="002F6993"/>
    <w:rsid w:val="002F7F44"/>
    <w:rsid w:val="00312D88"/>
    <w:rsid w:val="003144D0"/>
    <w:rsid w:val="00320ED9"/>
    <w:rsid w:val="003211A6"/>
    <w:rsid w:val="00323690"/>
    <w:rsid w:val="003311ED"/>
    <w:rsid w:val="00333D51"/>
    <w:rsid w:val="00345001"/>
    <w:rsid w:val="00351C58"/>
    <w:rsid w:val="003653B7"/>
    <w:rsid w:val="003664F3"/>
    <w:rsid w:val="003753A6"/>
    <w:rsid w:val="003839A5"/>
    <w:rsid w:val="003850A3"/>
    <w:rsid w:val="00397BB0"/>
    <w:rsid w:val="003A00A5"/>
    <w:rsid w:val="003B44D7"/>
    <w:rsid w:val="003B613D"/>
    <w:rsid w:val="003C3E8A"/>
    <w:rsid w:val="003D24C6"/>
    <w:rsid w:val="003D3335"/>
    <w:rsid w:val="003E08C7"/>
    <w:rsid w:val="003E334A"/>
    <w:rsid w:val="003F36E2"/>
    <w:rsid w:val="003F73FF"/>
    <w:rsid w:val="004015DE"/>
    <w:rsid w:val="0040388C"/>
    <w:rsid w:val="00413831"/>
    <w:rsid w:val="004170F5"/>
    <w:rsid w:val="00424B32"/>
    <w:rsid w:val="00425806"/>
    <w:rsid w:val="00426A76"/>
    <w:rsid w:val="004300D0"/>
    <w:rsid w:val="004321B2"/>
    <w:rsid w:val="00432445"/>
    <w:rsid w:val="004330CE"/>
    <w:rsid w:val="00437730"/>
    <w:rsid w:val="00437E2B"/>
    <w:rsid w:val="004414D4"/>
    <w:rsid w:val="00443646"/>
    <w:rsid w:val="00445B28"/>
    <w:rsid w:val="00445CDE"/>
    <w:rsid w:val="00454F83"/>
    <w:rsid w:val="004567DF"/>
    <w:rsid w:val="004570B9"/>
    <w:rsid w:val="004644B1"/>
    <w:rsid w:val="00470E56"/>
    <w:rsid w:val="00472200"/>
    <w:rsid w:val="004B384E"/>
    <w:rsid w:val="004C0EF5"/>
    <w:rsid w:val="004C5830"/>
    <w:rsid w:val="004C7367"/>
    <w:rsid w:val="004D6163"/>
    <w:rsid w:val="004D617A"/>
    <w:rsid w:val="004E6175"/>
    <w:rsid w:val="004E7FC7"/>
    <w:rsid w:val="004F05F4"/>
    <w:rsid w:val="0050729F"/>
    <w:rsid w:val="00512460"/>
    <w:rsid w:val="0051607B"/>
    <w:rsid w:val="005225B8"/>
    <w:rsid w:val="00523EDC"/>
    <w:rsid w:val="00524835"/>
    <w:rsid w:val="00525E75"/>
    <w:rsid w:val="00526FE5"/>
    <w:rsid w:val="0054073A"/>
    <w:rsid w:val="00542CA8"/>
    <w:rsid w:val="00547389"/>
    <w:rsid w:val="005518CD"/>
    <w:rsid w:val="00551DDB"/>
    <w:rsid w:val="00553368"/>
    <w:rsid w:val="0057033E"/>
    <w:rsid w:val="00571C84"/>
    <w:rsid w:val="00573E19"/>
    <w:rsid w:val="00580758"/>
    <w:rsid w:val="00581B55"/>
    <w:rsid w:val="0058334B"/>
    <w:rsid w:val="005A1B67"/>
    <w:rsid w:val="005A22C1"/>
    <w:rsid w:val="005A39D0"/>
    <w:rsid w:val="005A5729"/>
    <w:rsid w:val="005A5AB6"/>
    <w:rsid w:val="005B29B6"/>
    <w:rsid w:val="005B3075"/>
    <w:rsid w:val="005B5F15"/>
    <w:rsid w:val="005B7358"/>
    <w:rsid w:val="005C0297"/>
    <w:rsid w:val="005C3948"/>
    <w:rsid w:val="005C56D1"/>
    <w:rsid w:val="005C7444"/>
    <w:rsid w:val="005E1711"/>
    <w:rsid w:val="005E4DAD"/>
    <w:rsid w:val="005E706B"/>
    <w:rsid w:val="005F2000"/>
    <w:rsid w:val="005F7597"/>
    <w:rsid w:val="005F7CBC"/>
    <w:rsid w:val="006105FA"/>
    <w:rsid w:val="00612C45"/>
    <w:rsid w:val="00612E22"/>
    <w:rsid w:val="0062495C"/>
    <w:rsid w:val="00624B58"/>
    <w:rsid w:val="00625DFC"/>
    <w:rsid w:val="00626141"/>
    <w:rsid w:val="006312B7"/>
    <w:rsid w:val="00633222"/>
    <w:rsid w:val="00633CF8"/>
    <w:rsid w:val="00633DA3"/>
    <w:rsid w:val="00635185"/>
    <w:rsid w:val="006369F1"/>
    <w:rsid w:val="00642453"/>
    <w:rsid w:val="006438DA"/>
    <w:rsid w:val="006442C3"/>
    <w:rsid w:val="00644C4D"/>
    <w:rsid w:val="0065418F"/>
    <w:rsid w:val="006565DD"/>
    <w:rsid w:val="006571A2"/>
    <w:rsid w:val="00657C22"/>
    <w:rsid w:val="00674159"/>
    <w:rsid w:val="006765A6"/>
    <w:rsid w:val="00676A80"/>
    <w:rsid w:val="0067702E"/>
    <w:rsid w:val="00681A72"/>
    <w:rsid w:val="00684173"/>
    <w:rsid w:val="006841B3"/>
    <w:rsid w:val="0068622B"/>
    <w:rsid w:val="0068624A"/>
    <w:rsid w:val="00692709"/>
    <w:rsid w:val="006945B9"/>
    <w:rsid w:val="00696933"/>
    <w:rsid w:val="006A01DF"/>
    <w:rsid w:val="006A2880"/>
    <w:rsid w:val="006A3BB4"/>
    <w:rsid w:val="006A4D46"/>
    <w:rsid w:val="006B01A8"/>
    <w:rsid w:val="006B03D6"/>
    <w:rsid w:val="006B0DA6"/>
    <w:rsid w:val="006B6FFB"/>
    <w:rsid w:val="006F0130"/>
    <w:rsid w:val="006F40C2"/>
    <w:rsid w:val="006F432F"/>
    <w:rsid w:val="006F4FC8"/>
    <w:rsid w:val="006F676A"/>
    <w:rsid w:val="006F7436"/>
    <w:rsid w:val="00700BBB"/>
    <w:rsid w:val="00703EB6"/>
    <w:rsid w:val="007069C6"/>
    <w:rsid w:val="0071528C"/>
    <w:rsid w:val="00724D78"/>
    <w:rsid w:val="00737459"/>
    <w:rsid w:val="007412BC"/>
    <w:rsid w:val="00742151"/>
    <w:rsid w:val="00743F68"/>
    <w:rsid w:val="00745FA6"/>
    <w:rsid w:val="00750D4C"/>
    <w:rsid w:val="00760BD7"/>
    <w:rsid w:val="00770A3D"/>
    <w:rsid w:val="00782066"/>
    <w:rsid w:val="00790100"/>
    <w:rsid w:val="007915A2"/>
    <w:rsid w:val="00791AAD"/>
    <w:rsid w:val="007A0E89"/>
    <w:rsid w:val="007A6BE3"/>
    <w:rsid w:val="007A7624"/>
    <w:rsid w:val="007B376C"/>
    <w:rsid w:val="007C047F"/>
    <w:rsid w:val="007D2617"/>
    <w:rsid w:val="007F3A28"/>
    <w:rsid w:val="007F491D"/>
    <w:rsid w:val="00810640"/>
    <w:rsid w:val="00813073"/>
    <w:rsid w:val="00813F7B"/>
    <w:rsid w:val="00815730"/>
    <w:rsid w:val="008168E5"/>
    <w:rsid w:val="00817511"/>
    <w:rsid w:val="00820DD8"/>
    <w:rsid w:val="00822B27"/>
    <w:rsid w:val="00823B6E"/>
    <w:rsid w:val="008311D0"/>
    <w:rsid w:val="00840215"/>
    <w:rsid w:val="008467E0"/>
    <w:rsid w:val="00852CA2"/>
    <w:rsid w:val="008569BC"/>
    <w:rsid w:val="0086048D"/>
    <w:rsid w:val="0087565D"/>
    <w:rsid w:val="00875F86"/>
    <w:rsid w:val="008927E0"/>
    <w:rsid w:val="00893A4B"/>
    <w:rsid w:val="0089486B"/>
    <w:rsid w:val="00897788"/>
    <w:rsid w:val="008A6302"/>
    <w:rsid w:val="008C0871"/>
    <w:rsid w:val="008C398F"/>
    <w:rsid w:val="008C7270"/>
    <w:rsid w:val="008D2EC2"/>
    <w:rsid w:val="008D3056"/>
    <w:rsid w:val="008D6D60"/>
    <w:rsid w:val="008E0E4F"/>
    <w:rsid w:val="008E25A6"/>
    <w:rsid w:val="008E5484"/>
    <w:rsid w:val="008E5B87"/>
    <w:rsid w:val="008E6E98"/>
    <w:rsid w:val="008F0691"/>
    <w:rsid w:val="009019EC"/>
    <w:rsid w:val="009045E5"/>
    <w:rsid w:val="00912C2B"/>
    <w:rsid w:val="0091566C"/>
    <w:rsid w:val="00915FB5"/>
    <w:rsid w:val="00925C63"/>
    <w:rsid w:val="0093038C"/>
    <w:rsid w:val="009319F6"/>
    <w:rsid w:val="00936E9A"/>
    <w:rsid w:val="00945DD2"/>
    <w:rsid w:val="00946D18"/>
    <w:rsid w:val="00947B33"/>
    <w:rsid w:val="00950FB5"/>
    <w:rsid w:val="00951410"/>
    <w:rsid w:val="00953D58"/>
    <w:rsid w:val="009614BD"/>
    <w:rsid w:val="0096198B"/>
    <w:rsid w:val="00962A9F"/>
    <w:rsid w:val="009652AA"/>
    <w:rsid w:val="009656B8"/>
    <w:rsid w:val="00970735"/>
    <w:rsid w:val="0097460B"/>
    <w:rsid w:val="00974C00"/>
    <w:rsid w:val="009801B4"/>
    <w:rsid w:val="0099301D"/>
    <w:rsid w:val="00994C05"/>
    <w:rsid w:val="009A2BF1"/>
    <w:rsid w:val="009A5678"/>
    <w:rsid w:val="009B7C00"/>
    <w:rsid w:val="009C209B"/>
    <w:rsid w:val="009C279A"/>
    <w:rsid w:val="009C33C6"/>
    <w:rsid w:val="009C564F"/>
    <w:rsid w:val="009C5BF8"/>
    <w:rsid w:val="009C5E36"/>
    <w:rsid w:val="009E45E3"/>
    <w:rsid w:val="009F2449"/>
    <w:rsid w:val="009F33A2"/>
    <w:rsid w:val="009F509D"/>
    <w:rsid w:val="009F629D"/>
    <w:rsid w:val="009F6401"/>
    <w:rsid w:val="009F6465"/>
    <w:rsid w:val="009F7702"/>
    <w:rsid w:val="00A123CA"/>
    <w:rsid w:val="00A130D0"/>
    <w:rsid w:val="00A13295"/>
    <w:rsid w:val="00A24B1B"/>
    <w:rsid w:val="00A312DE"/>
    <w:rsid w:val="00A3293C"/>
    <w:rsid w:val="00A36D95"/>
    <w:rsid w:val="00A37C75"/>
    <w:rsid w:val="00A43B6B"/>
    <w:rsid w:val="00A43BDE"/>
    <w:rsid w:val="00A4501E"/>
    <w:rsid w:val="00A4616D"/>
    <w:rsid w:val="00A56C8E"/>
    <w:rsid w:val="00A60141"/>
    <w:rsid w:val="00A6610C"/>
    <w:rsid w:val="00A70807"/>
    <w:rsid w:val="00A71283"/>
    <w:rsid w:val="00A7218A"/>
    <w:rsid w:val="00A726B3"/>
    <w:rsid w:val="00A7311D"/>
    <w:rsid w:val="00A744EC"/>
    <w:rsid w:val="00A7798E"/>
    <w:rsid w:val="00A83D77"/>
    <w:rsid w:val="00A844F6"/>
    <w:rsid w:val="00A90D57"/>
    <w:rsid w:val="00AA1378"/>
    <w:rsid w:val="00AB0FFA"/>
    <w:rsid w:val="00AB1AF5"/>
    <w:rsid w:val="00AC538F"/>
    <w:rsid w:val="00AE2FFF"/>
    <w:rsid w:val="00AE4904"/>
    <w:rsid w:val="00B05837"/>
    <w:rsid w:val="00B14243"/>
    <w:rsid w:val="00B158ED"/>
    <w:rsid w:val="00B26374"/>
    <w:rsid w:val="00B30DCA"/>
    <w:rsid w:val="00B326D8"/>
    <w:rsid w:val="00B34D9C"/>
    <w:rsid w:val="00B36E1F"/>
    <w:rsid w:val="00B40A11"/>
    <w:rsid w:val="00B51771"/>
    <w:rsid w:val="00B51AC4"/>
    <w:rsid w:val="00B554C4"/>
    <w:rsid w:val="00B57C07"/>
    <w:rsid w:val="00B61EC3"/>
    <w:rsid w:val="00B6537A"/>
    <w:rsid w:val="00B71743"/>
    <w:rsid w:val="00B7630C"/>
    <w:rsid w:val="00B9284E"/>
    <w:rsid w:val="00B95404"/>
    <w:rsid w:val="00B960A0"/>
    <w:rsid w:val="00BA02D5"/>
    <w:rsid w:val="00BA3963"/>
    <w:rsid w:val="00BB29F0"/>
    <w:rsid w:val="00BB3C7A"/>
    <w:rsid w:val="00BE011F"/>
    <w:rsid w:val="00BE3E70"/>
    <w:rsid w:val="00BE51B0"/>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35F2"/>
    <w:rsid w:val="00C561A1"/>
    <w:rsid w:val="00C565C0"/>
    <w:rsid w:val="00C63296"/>
    <w:rsid w:val="00C6615C"/>
    <w:rsid w:val="00C87181"/>
    <w:rsid w:val="00C906D3"/>
    <w:rsid w:val="00C93B67"/>
    <w:rsid w:val="00C97936"/>
    <w:rsid w:val="00CA4A6B"/>
    <w:rsid w:val="00CA6CA8"/>
    <w:rsid w:val="00CB2094"/>
    <w:rsid w:val="00CC7815"/>
    <w:rsid w:val="00CD1BC9"/>
    <w:rsid w:val="00CD288F"/>
    <w:rsid w:val="00CD5383"/>
    <w:rsid w:val="00CD6E90"/>
    <w:rsid w:val="00CE5793"/>
    <w:rsid w:val="00CE67A0"/>
    <w:rsid w:val="00CF33E1"/>
    <w:rsid w:val="00CF4B4F"/>
    <w:rsid w:val="00CF75C9"/>
    <w:rsid w:val="00D01243"/>
    <w:rsid w:val="00D01535"/>
    <w:rsid w:val="00D02933"/>
    <w:rsid w:val="00D05888"/>
    <w:rsid w:val="00D059D4"/>
    <w:rsid w:val="00D111E2"/>
    <w:rsid w:val="00D128EC"/>
    <w:rsid w:val="00D13C32"/>
    <w:rsid w:val="00D15C9F"/>
    <w:rsid w:val="00D21229"/>
    <w:rsid w:val="00D24694"/>
    <w:rsid w:val="00D42AF7"/>
    <w:rsid w:val="00D4559E"/>
    <w:rsid w:val="00D457AC"/>
    <w:rsid w:val="00D52CC5"/>
    <w:rsid w:val="00D564BF"/>
    <w:rsid w:val="00D81474"/>
    <w:rsid w:val="00D848F8"/>
    <w:rsid w:val="00D84B1C"/>
    <w:rsid w:val="00D85DD8"/>
    <w:rsid w:val="00D86575"/>
    <w:rsid w:val="00D90F85"/>
    <w:rsid w:val="00D91796"/>
    <w:rsid w:val="00DA6A0F"/>
    <w:rsid w:val="00DB1701"/>
    <w:rsid w:val="00DB29B4"/>
    <w:rsid w:val="00DC0C89"/>
    <w:rsid w:val="00DC1236"/>
    <w:rsid w:val="00DD676E"/>
    <w:rsid w:val="00DD6FCE"/>
    <w:rsid w:val="00DE7AC7"/>
    <w:rsid w:val="00E014FC"/>
    <w:rsid w:val="00E113EF"/>
    <w:rsid w:val="00E1220B"/>
    <w:rsid w:val="00E12D3D"/>
    <w:rsid w:val="00E15FE9"/>
    <w:rsid w:val="00E24995"/>
    <w:rsid w:val="00E34F31"/>
    <w:rsid w:val="00E37C77"/>
    <w:rsid w:val="00E409D8"/>
    <w:rsid w:val="00E425E9"/>
    <w:rsid w:val="00E43979"/>
    <w:rsid w:val="00E47589"/>
    <w:rsid w:val="00E500A2"/>
    <w:rsid w:val="00E50B62"/>
    <w:rsid w:val="00E533FD"/>
    <w:rsid w:val="00E553F5"/>
    <w:rsid w:val="00E56574"/>
    <w:rsid w:val="00E6146E"/>
    <w:rsid w:val="00E648DF"/>
    <w:rsid w:val="00E653E6"/>
    <w:rsid w:val="00E66119"/>
    <w:rsid w:val="00E70C1F"/>
    <w:rsid w:val="00E74C56"/>
    <w:rsid w:val="00E75C24"/>
    <w:rsid w:val="00E7647D"/>
    <w:rsid w:val="00E80B3B"/>
    <w:rsid w:val="00E85540"/>
    <w:rsid w:val="00E86F9B"/>
    <w:rsid w:val="00E907D0"/>
    <w:rsid w:val="00E93D6C"/>
    <w:rsid w:val="00E95810"/>
    <w:rsid w:val="00E962BE"/>
    <w:rsid w:val="00EA3F35"/>
    <w:rsid w:val="00EA600B"/>
    <w:rsid w:val="00EA7D62"/>
    <w:rsid w:val="00EB4322"/>
    <w:rsid w:val="00EB456E"/>
    <w:rsid w:val="00EC4B94"/>
    <w:rsid w:val="00EC5FCF"/>
    <w:rsid w:val="00EC6D10"/>
    <w:rsid w:val="00ED2E51"/>
    <w:rsid w:val="00ED3FE5"/>
    <w:rsid w:val="00ED4C4E"/>
    <w:rsid w:val="00ED4CF7"/>
    <w:rsid w:val="00EE074D"/>
    <w:rsid w:val="00EE1929"/>
    <w:rsid w:val="00EE30A6"/>
    <w:rsid w:val="00EE7DDF"/>
    <w:rsid w:val="00EF6A21"/>
    <w:rsid w:val="00EF7E2E"/>
    <w:rsid w:val="00F002FE"/>
    <w:rsid w:val="00F04291"/>
    <w:rsid w:val="00F10AA1"/>
    <w:rsid w:val="00F10B9D"/>
    <w:rsid w:val="00F17BAA"/>
    <w:rsid w:val="00F20AA3"/>
    <w:rsid w:val="00F240D7"/>
    <w:rsid w:val="00F24A06"/>
    <w:rsid w:val="00F253A2"/>
    <w:rsid w:val="00F27BBF"/>
    <w:rsid w:val="00F331D5"/>
    <w:rsid w:val="00F33E99"/>
    <w:rsid w:val="00F34893"/>
    <w:rsid w:val="00F4786E"/>
    <w:rsid w:val="00F56863"/>
    <w:rsid w:val="00F57643"/>
    <w:rsid w:val="00F64D98"/>
    <w:rsid w:val="00F70F33"/>
    <w:rsid w:val="00F713EC"/>
    <w:rsid w:val="00F74371"/>
    <w:rsid w:val="00F816C4"/>
    <w:rsid w:val="00F920CE"/>
    <w:rsid w:val="00F93545"/>
    <w:rsid w:val="00F95F13"/>
    <w:rsid w:val="00FA022A"/>
    <w:rsid w:val="00FA08BA"/>
    <w:rsid w:val="00FA466A"/>
    <w:rsid w:val="00FA5CA3"/>
    <w:rsid w:val="00FA6635"/>
    <w:rsid w:val="00FA7CAE"/>
    <w:rsid w:val="00FB0EF8"/>
    <w:rsid w:val="00FB7567"/>
    <w:rsid w:val="00FB7735"/>
    <w:rsid w:val="00FD2BB1"/>
    <w:rsid w:val="00FD42B4"/>
    <w:rsid w:val="00FD7DE0"/>
    <w:rsid w:val="00FE17A0"/>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ADCFC7A"/>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E2B"/>
    <w:pPr>
      <w:spacing w:after="120"/>
      <w:jc w:val="both"/>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2</TotalTime>
  <Pages>17</Pages>
  <Words>6909</Words>
  <Characters>3938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67</cp:revision>
  <dcterms:created xsi:type="dcterms:W3CDTF">2020-04-17T17:20:00Z</dcterms:created>
  <dcterms:modified xsi:type="dcterms:W3CDTF">2020-04-25T23:37:00Z</dcterms:modified>
</cp:coreProperties>
</file>